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94" w:type="dxa"/>
        <w:tblBorders>
          <w:bottom w:val="single" w:sz="24" w:space="0" w:color="538135"/>
        </w:tblBorders>
        <w:tblLook w:val="04A0" w:firstRow="1" w:lastRow="0" w:firstColumn="1" w:lastColumn="0" w:noHBand="0" w:noVBand="1"/>
      </w:tblPr>
      <w:tblGrid>
        <w:gridCol w:w="9085"/>
      </w:tblGrid>
      <w:tr w:rsidR="000836AA" w:rsidRPr="002E7FC5" w14:paraId="6B4A868C" w14:textId="77777777" w:rsidTr="00073287">
        <w:tc>
          <w:tcPr>
            <w:tcW w:w="9085" w:type="dxa"/>
            <w:shd w:val="clear" w:color="auto" w:fill="auto"/>
          </w:tcPr>
          <w:p w14:paraId="4E565F3F" w14:textId="77777777" w:rsidR="00451067" w:rsidRPr="0097104D" w:rsidRDefault="00471AB6" w:rsidP="00CB7910">
            <w:pPr>
              <w:ind w:left="-104" w:right="-115"/>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290E267"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25188FBD"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A4F0846" w14:textId="77777777" w:rsidR="004E1242" w:rsidRDefault="004E1242" w:rsidP="00F47BE9">
      <w:pPr>
        <w:jc w:val="center"/>
        <w:rPr>
          <w:b/>
          <w:bCs/>
          <w:color w:val="000000"/>
          <w:sz w:val="28"/>
          <w:szCs w:val="28"/>
        </w:rPr>
      </w:pPr>
    </w:p>
    <w:p w14:paraId="04FD2B44" w14:textId="77777777" w:rsidR="00462652" w:rsidRPr="00686791" w:rsidRDefault="00462652" w:rsidP="00462652">
      <w:pPr>
        <w:tabs>
          <w:tab w:val="left" w:pos="2963"/>
          <w:tab w:val="center" w:pos="4529"/>
        </w:tabs>
        <w:jc w:val="center"/>
        <w:rPr>
          <w:b/>
        </w:rPr>
      </w:pPr>
      <w:r w:rsidRPr="00686791">
        <w:rPr>
          <w:b/>
        </w:rPr>
        <w:t>PENGARUH PROGRAM LITERASI DASAR TERHADAP MINAT BACA</w:t>
      </w:r>
    </w:p>
    <w:p w14:paraId="7F718E44" w14:textId="77777777" w:rsidR="00462652" w:rsidRPr="00686791" w:rsidRDefault="00462652" w:rsidP="00462652">
      <w:pPr>
        <w:tabs>
          <w:tab w:val="left" w:pos="2963"/>
          <w:tab w:val="center" w:pos="4529"/>
        </w:tabs>
        <w:jc w:val="center"/>
        <w:rPr>
          <w:b/>
        </w:rPr>
      </w:pPr>
      <w:r w:rsidRPr="00686791">
        <w:rPr>
          <w:b/>
        </w:rPr>
        <w:t xml:space="preserve">SISWA KELAS IV UPT SPF SD INPRES LAYANG TUA II </w:t>
      </w:r>
    </w:p>
    <w:p w14:paraId="426BBA3E" w14:textId="77777777" w:rsidR="00F47BE9" w:rsidRPr="000C2EA3" w:rsidRDefault="00462652" w:rsidP="00462652">
      <w:pPr>
        <w:ind w:left="2880" w:firstLine="720"/>
        <w:rPr>
          <w:b/>
          <w:bCs/>
          <w:color w:val="000000"/>
          <w:sz w:val="32"/>
          <w:szCs w:val="32"/>
        </w:rPr>
      </w:pPr>
      <w:r w:rsidRPr="00686791">
        <w:rPr>
          <w:b/>
        </w:rPr>
        <w:t>KOTA MAKASSAR</w:t>
      </w:r>
    </w:p>
    <w:p w14:paraId="39D4B9F6" w14:textId="77777777" w:rsidR="00F47BE9" w:rsidRPr="004E1242" w:rsidRDefault="00F47BE9" w:rsidP="00F47BE9">
      <w:pPr>
        <w:jc w:val="center"/>
        <w:rPr>
          <w:b/>
          <w:bCs/>
          <w:color w:val="000000"/>
        </w:rPr>
      </w:pPr>
    </w:p>
    <w:p w14:paraId="30EED940" w14:textId="08EF4375" w:rsidR="00F47BE9" w:rsidRPr="00F234C6" w:rsidRDefault="00462652" w:rsidP="00F47BE9">
      <w:pPr>
        <w:jc w:val="center"/>
        <w:rPr>
          <w:b/>
          <w:iCs/>
          <w:color w:val="000000"/>
          <w:sz w:val="22"/>
          <w:szCs w:val="22"/>
        </w:rPr>
      </w:pPr>
      <w:bookmarkStart w:id="0" w:name="_Hlk522277881"/>
      <w:proofErr w:type="spellStart"/>
      <w:r>
        <w:rPr>
          <w:b/>
          <w:iCs/>
          <w:color w:val="000000"/>
          <w:sz w:val="22"/>
          <w:szCs w:val="22"/>
        </w:rPr>
        <w:t>Umiaiman</w:t>
      </w:r>
      <w:proofErr w:type="spellEnd"/>
      <w:r>
        <w:rPr>
          <w:b/>
          <w:iCs/>
          <w:color w:val="000000"/>
          <w:sz w:val="22"/>
          <w:szCs w:val="22"/>
        </w:rPr>
        <w:t xml:space="preserve"> </w:t>
      </w:r>
      <w:proofErr w:type="spellStart"/>
      <w:r>
        <w:rPr>
          <w:b/>
          <w:iCs/>
          <w:color w:val="000000"/>
          <w:sz w:val="22"/>
          <w:szCs w:val="22"/>
        </w:rPr>
        <w:t>Elwahan</w:t>
      </w:r>
      <w:bookmarkEnd w:id="0"/>
      <w:proofErr w:type="spellEnd"/>
      <w:r w:rsidR="00F234C6" w:rsidRPr="007F0DE4">
        <w:rPr>
          <w:b/>
          <w:iCs/>
          <w:color w:val="000000"/>
          <w:sz w:val="22"/>
          <w:szCs w:val="22"/>
        </w:rPr>
        <w:t>*</w:t>
      </w:r>
      <w:r w:rsidR="00F234C6" w:rsidRPr="00A941EA">
        <w:rPr>
          <w:b/>
          <w:iCs/>
          <w:color w:val="000000"/>
          <w:sz w:val="22"/>
          <w:szCs w:val="22"/>
        </w:rPr>
        <w:t>,</w:t>
      </w:r>
      <w:r>
        <w:rPr>
          <w:b/>
          <w:iCs/>
          <w:color w:val="000000"/>
          <w:sz w:val="22"/>
          <w:szCs w:val="22"/>
        </w:rPr>
        <w:t xml:space="preserve"> </w:t>
      </w:r>
      <w:r w:rsidR="001A0DF8">
        <w:rPr>
          <w:b/>
          <w:iCs/>
          <w:color w:val="000000"/>
          <w:sz w:val="22"/>
          <w:szCs w:val="22"/>
        </w:rPr>
        <w:t xml:space="preserve">Supriadi </w:t>
      </w:r>
      <w:proofErr w:type="spellStart"/>
      <w:r>
        <w:rPr>
          <w:b/>
          <w:iCs/>
          <w:color w:val="000000"/>
          <w:sz w:val="22"/>
          <w:szCs w:val="22"/>
        </w:rPr>
        <w:t>Supriadi</w:t>
      </w:r>
      <w:proofErr w:type="spellEnd"/>
      <w:r w:rsidR="00F234C6" w:rsidRPr="00A941EA">
        <w:rPr>
          <w:b/>
          <w:iCs/>
          <w:color w:val="000000"/>
          <w:sz w:val="22"/>
          <w:szCs w:val="22"/>
        </w:rPr>
        <w:t>,</w:t>
      </w:r>
      <w:r>
        <w:rPr>
          <w:b/>
          <w:iCs/>
          <w:color w:val="000000"/>
          <w:sz w:val="22"/>
          <w:szCs w:val="22"/>
        </w:rPr>
        <w:t xml:space="preserve"> Rahma Ashari Hamzah</w:t>
      </w:r>
    </w:p>
    <w:p w14:paraId="5CA4FD55" w14:textId="16E84653" w:rsidR="00974AE2" w:rsidRPr="001A0DF8" w:rsidRDefault="00F234C6" w:rsidP="001A0DF8">
      <w:pPr>
        <w:jc w:val="center"/>
        <w:rPr>
          <w:bCs/>
          <w:color w:val="000000"/>
          <w:sz w:val="20"/>
          <w:szCs w:val="20"/>
        </w:rPr>
      </w:pPr>
      <w:bookmarkStart w:id="1" w:name="_Hlk522281298"/>
      <w:r w:rsidRPr="000F7832">
        <w:rPr>
          <w:sz w:val="20"/>
          <w:szCs w:val="20"/>
        </w:rPr>
        <w:t xml:space="preserve">Fakultas Keguruan dan Ilmu Pendidikan, Universitas Islam Makassar, </w:t>
      </w:r>
      <w:bookmarkEnd w:id="1"/>
      <w:r w:rsidR="000F7832" w:rsidRPr="000F7832">
        <w:rPr>
          <w:sz w:val="20"/>
          <w:szCs w:val="20"/>
        </w:rPr>
        <w:t>Indonesia</w:t>
      </w:r>
    </w:p>
    <w:p w14:paraId="4097A0B0"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0C39498" w14:textId="77777777" w:rsidTr="00DB1701">
        <w:tc>
          <w:tcPr>
            <w:tcW w:w="3416" w:type="dxa"/>
            <w:shd w:val="clear" w:color="auto" w:fill="auto"/>
          </w:tcPr>
          <w:p w14:paraId="13FC4E9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5160AC3C" w14:textId="393D6E29" w:rsidR="00F47BE9" w:rsidRPr="003C0D71" w:rsidRDefault="00F47BE9" w:rsidP="003C0D71">
            <w:pPr>
              <w:ind w:left="-90"/>
              <w:rPr>
                <w:bCs/>
                <w:color w:val="000000"/>
                <w:sz w:val="20"/>
                <w:szCs w:val="20"/>
                <w:lang w:val="fi-FI"/>
              </w:rPr>
            </w:pPr>
            <w:r w:rsidRPr="003C0D71">
              <w:rPr>
                <w:bCs/>
                <w:color w:val="000000"/>
                <w:sz w:val="20"/>
                <w:szCs w:val="20"/>
                <w:lang w:val="fi-FI"/>
              </w:rPr>
              <w:t xml:space="preserve">Received: </w:t>
            </w:r>
            <w:r w:rsidR="00DB1701">
              <w:rPr>
                <w:bCs/>
                <w:color w:val="000000"/>
                <w:sz w:val="20"/>
                <w:szCs w:val="20"/>
                <w:lang w:val="fi-FI"/>
              </w:rPr>
              <w:t>May 17</w:t>
            </w:r>
            <w:r w:rsidRPr="003C0D71">
              <w:rPr>
                <w:bCs/>
                <w:color w:val="000000"/>
                <w:sz w:val="20"/>
                <w:szCs w:val="20"/>
                <w:lang w:val="fi-FI"/>
              </w:rPr>
              <w:t>, 20</w:t>
            </w:r>
            <w:r w:rsidR="00DB1701">
              <w:rPr>
                <w:bCs/>
                <w:color w:val="000000"/>
                <w:sz w:val="20"/>
                <w:szCs w:val="20"/>
                <w:lang w:val="fi-FI"/>
              </w:rPr>
              <w:t>23</w:t>
            </w:r>
          </w:p>
          <w:p w14:paraId="04BC536A" w14:textId="5A419AE5"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w:t>
            </w:r>
            <w:r w:rsidR="00DB1701">
              <w:rPr>
                <w:bCs/>
                <w:color w:val="000000"/>
                <w:sz w:val="20"/>
                <w:szCs w:val="20"/>
                <w:lang w:val="fi-FI"/>
              </w:rPr>
              <w:t>February 6</w:t>
            </w:r>
            <w:r w:rsidRPr="003C0D71">
              <w:rPr>
                <w:bCs/>
                <w:color w:val="000000"/>
                <w:sz w:val="20"/>
                <w:szCs w:val="20"/>
                <w:lang w:val="fi-FI"/>
              </w:rPr>
              <w:t>, 20</w:t>
            </w:r>
            <w:r w:rsidR="00DB1701">
              <w:rPr>
                <w:bCs/>
                <w:color w:val="000000"/>
                <w:sz w:val="20"/>
                <w:szCs w:val="20"/>
                <w:lang w:val="fi-FI"/>
              </w:rPr>
              <w:t>24</w:t>
            </w:r>
            <w:r w:rsidRPr="003C0D71">
              <w:rPr>
                <w:bCs/>
                <w:color w:val="000000"/>
                <w:sz w:val="20"/>
                <w:szCs w:val="20"/>
                <w:lang w:val="fi-FI"/>
              </w:rPr>
              <w:t xml:space="preserve"> </w:t>
            </w:r>
          </w:p>
          <w:p w14:paraId="47D8C646" w14:textId="014BB6BD"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w:t>
            </w:r>
            <w:r w:rsidR="00DB1701">
              <w:rPr>
                <w:bCs/>
                <w:color w:val="000000"/>
                <w:sz w:val="20"/>
                <w:szCs w:val="20"/>
                <w:lang w:val="fi-FI"/>
              </w:rPr>
              <w:t>February 18</w:t>
            </w:r>
            <w:r w:rsidRPr="003C0D71">
              <w:rPr>
                <w:bCs/>
                <w:color w:val="000000"/>
                <w:sz w:val="20"/>
                <w:szCs w:val="20"/>
                <w:lang w:val="fi-FI"/>
              </w:rPr>
              <w:t>, 20</w:t>
            </w:r>
            <w:r w:rsidR="00DB1701">
              <w:rPr>
                <w:bCs/>
                <w:color w:val="000000"/>
                <w:sz w:val="20"/>
                <w:szCs w:val="20"/>
                <w:lang w:val="fi-FI"/>
              </w:rPr>
              <w:t>24</w:t>
            </w:r>
          </w:p>
          <w:p w14:paraId="18A6452E" w14:textId="77777777" w:rsidR="00F47BE9" w:rsidRPr="003C0D71" w:rsidRDefault="00F47BE9" w:rsidP="003C0D71">
            <w:pPr>
              <w:ind w:left="-90"/>
              <w:rPr>
                <w:bCs/>
                <w:color w:val="000000"/>
                <w:sz w:val="20"/>
                <w:szCs w:val="20"/>
                <w:lang w:val="fi-FI"/>
              </w:rPr>
            </w:pPr>
          </w:p>
          <w:p w14:paraId="3DB8A5A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6FB84E2F"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0C9C62B4" w14:textId="61737E14" w:rsidR="00F47BE9" w:rsidRDefault="00D945ED" w:rsidP="003C0D71">
            <w:pPr>
              <w:ind w:left="-90"/>
              <w:rPr>
                <w:bCs/>
                <w:color w:val="000000"/>
                <w:sz w:val="20"/>
                <w:szCs w:val="20"/>
                <w:lang w:val="fi-FI"/>
              </w:rPr>
            </w:pPr>
            <w:r w:rsidRPr="00D945ED">
              <w:rPr>
                <w:bCs/>
                <w:color w:val="000000"/>
                <w:sz w:val="20"/>
                <w:szCs w:val="20"/>
                <w:lang w:val="fi-FI"/>
              </w:rPr>
              <w:t xml:space="preserve">Jl. </w:t>
            </w:r>
            <w:r w:rsidR="005A09F7">
              <w:rPr>
                <w:bCs/>
                <w:color w:val="000000"/>
                <w:sz w:val="20"/>
                <w:szCs w:val="20"/>
                <w:lang w:val="fi-FI"/>
              </w:rPr>
              <w:t>Perintis Kemerdekaan KM 9 No 29, Tamalanrea</w:t>
            </w:r>
            <w:r w:rsidRPr="00D945ED">
              <w:rPr>
                <w:bCs/>
                <w:color w:val="000000"/>
                <w:sz w:val="20"/>
                <w:szCs w:val="20"/>
                <w:lang w:val="fi-FI"/>
              </w:rPr>
              <w:t xml:space="preserve">, </w:t>
            </w:r>
            <w:r w:rsidR="005A09F7">
              <w:rPr>
                <w:bCs/>
                <w:color w:val="000000"/>
                <w:sz w:val="20"/>
                <w:szCs w:val="20"/>
                <w:lang w:val="fi-FI"/>
              </w:rPr>
              <w:t>Kota Makassar</w:t>
            </w:r>
            <w:r w:rsidRPr="00D945ED">
              <w:rPr>
                <w:bCs/>
                <w:color w:val="000000"/>
                <w:sz w:val="20"/>
                <w:szCs w:val="20"/>
                <w:lang w:val="fi-FI"/>
              </w:rPr>
              <w:t>, Indonesia</w:t>
            </w:r>
          </w:p>
          <w:p w14:paraId="66835028"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6A6F448" w14:textId="562DEFFE" w:rsidR="00F47BE9" w:rsidRPr="003C0D71" w:rsidRDefault="005A09F7" w:rsidP="003C0D71">
            <w:pPr>
              <w:ind w:left="-90"/>
              <w:rPr>
                <w:bCs/>
                <w:color w:val="000000"/>
                <w:sz w:val="20"/>
                <w:szCs w:val="20"/>
                <w:lang w:val="fi-FI"/>
              </w:rPr>
            </w:pPr>
            <w:r w:rsidRPr="005A09F7">
              <w:rPr>
                <w:bCs/>
                <w:color w:val="000000"/>
                <w:sz w:val="20"/>
                <w:szCs w:val="20"/>
                <w:lang w:val="fi-FI"/>
              </w:rPr>
              <w:t>umielwahan@gmail.com</w:t>
            </w:r>
          </w:p>
          <w:p w14:paraId="5DF6619F" w14:textId="77777777" w:rsidR="005E7762" w:rsidRPr="003C0D71" w:rsidRDefault="005E7762" w:rsidP="003C0D71">
            <w:pPr>
              <w:ind w:left="-90"/>
              <w:rPr>
                <w:bCs/>
                <w:color w:val="000000"/>
                <w:sz w:val="20"/>
                <w:szCs w:val="20"/>
                <w:lang w:val="fi-FI"/>
              </w:rPr>
            </w:pPr>
          </w:p>
          <w:p w14:paraId="500BE714"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73ACCDB1" w14:textId="58BE934B" w:rsidR="00F47BE9" w:rsidRPr="003C0D71" w:rsidRDefault="005A09F7" w:rsidP="003C0D71">
            <w:pPr>
              <w:ind w:left="-90"/>
              <w:rPr>
                <w:bCs/>
                <w:color w:val="000000"/>
                <w:sz w:val="20"/>
                <w:szCs w:val="20"/>
                <w:lang w:val="fi-FI"/>
              </w:rPr>
            </w:pPr>
            <w:r>
              <w:rPr>
                <w:iCs/>
                <w:color w:val="000000"/>
                <w:sz w:val="20"/>
                <w:szCs w:val="20"/>
                <w:lang w:val="fi-FI"/>
              </w:rPr>
              <w:t>literasi dasar</w:t>
            </w:r>
            <w:r>
              <w:rPr>
                <w:iCs/>
                <w:color w:val="000000"/>
                <w:sz w:val="20"/>
                <w:szCs w:val="20"/>
                <w:lang w:val="fi-FI"/>
              </w:rPr>
              <w:t>, minat baca, siswa sekolah dasar</w:t>
            </w:r>
          </w:p>
        </w:tc>
        <w:tc>
          <w:tcPr>
            <w:tcW w:w="5683" w:type="dxa"/>
            <w:shd w:val="clear" w:color="auto" w:fill="auto"/>
          </w:tcPr>
          <w:p w14:paraId="7A32C0CF" w14:textId="77777777" w:rsidR="00D36FAA" w:rsidRPr="00D35DBB" w:rsidRDefault="00F47BE9" w:rsidP="00D36FAA">
            <w:pPr>
              <w:jc w:val="both"/>
              <w:rPr>
                <w:b/>
                <w:bCs/>
                <w:iCs/>
                <w:color w:val="000000"/>
                <w:sz w:val="20"/>
                <w:szCs w:val="20"/>
                <w:lang w:val="fi-FI"/>
              </w:rPr>
            </w:pPr>
            <w:r w:rsidRPr="00D35DBB">
              <w:rPr>
                <w:b/>
                <w:bCs/>
                <w:iCs/>
                <w:color w:val="000000"/>
                <w:sz w:val="20"/>
                <w:szCs w:val="20"/>
                <w:lang w:val="fi-FI"/>
              </w:rPr>
              <w:t>Abstract</w:t>
            </w:r>
            <w:r w:rsidR="00823B46" w:rsidRPr="00D35DBB">
              <w:rPr>
                <w:b/>
                <w:bCs/>
                <w:iCs/>
                <w:color w:val="000000"/>
                <w:sz w:val="20"/>
                <w:szCs w:val="20"/>
                <w:lang w:val="fi-FI"/>
              </w:rPr>
              <w:t>:</w:t>
            </w:r>
          </w:p>
          <w:p w14:paraId="54B0E164" w14:textId="0102FF84" w:rsidR="00A665BD" w:rsidRPr="005A09F7" w:rsidRDefault="00D35DBB" w:rsidP="005A09F7">
            <w:pPr>
              <w:jc w:val="both"/>
              <w:rPr>
                <w:rFonts w:eastAsiaTheme="minorHAnsi"/>
              </w:rPr>
            </w:pPr>
            <w:r w:rsidRPr="00D35DBB">
              <w:rPr>
                <w:sz w:val="20"/>
                <w:szCs w:val="20"/>
                <w:shd w:val="clear" w:color="auto" w:fill="FFFFFF"/>
              </w:rPr>
              <w:t xml:space="preserve">Minat </w:t>
            </w:r>
            <w:r w:rsidR="00131759" w:rsidRPr="00D35DBB">
              <w:rPr>
                <w:sz w:val="20"/>
                <w:szCs w:val="20"/>
                <w:shd w:val="clear" w:color="auto" w:fill="FFFFFF"/>
              </w:rPr>
              <w:t>baca siswa sekolah dasar perlu ditingkatkan</w:t>
            </w:r>
            <w:r w:rsidR="00B934B0" w:rsidRPr="00D35DBB">
              <w:rPr>
                <w:sz w:val="20"/>
                <w:szCs w:val="20"/>
                <w:shd w:val="clear" w:color="auto" w:fill="FFFFFF"/>
              </w:rPr>
              <w:t xml:space="preserve"> agar </w:t>
            </w:r>
            <w:r w:rsidR="00131759" w:rsidRPr="00D35DBB">
              <w:rPr>
                <w:sz w:val="20"/>
                <w:szCs w:val="20"/>
                <w:shd w:val="clear" w:color="auto" w:fill="FFFFFF"/>
              </w:rPr>
              <w:t>dapat</w:t>
            </w:r>
            <w:r w:rsidR="00B934B0" w:rsidRPr="00D35DBB">
              <w:rPr>
                <w:sz w:val="20"/>
                <w:szCs w:val="20"/>
                <w:shd w:val="clear" w:color="auto" w:fill="FFFFFF"/>
              </w:rPr>
              <w:t xml:space="preserve"> </w:t>
            </w:r>
            <w:r w:rsidR="00131759" w:rsidRPr="00D35DBB">
              <w:rPr>
                <w:sz w:val="20"/>
                <w:szCs w:val="20"/>
                <w:shd w:val="clear" w:color="auto" w:fill="FFFFFF"/>
              </w:rPr>
              <w:t>bersaing</w:t>
            </w:r>
            <w:r w:rsidR="00B934B0" w:rsidRPr="00D35DBB">
              <w:rPr>
                <w:sz w:val="20"/>
                <w:szCs w:val="20"/>
                <w:shd w:val="clear" w:color="auto" w:fill="FFFFFF"/>
              </w:rPr>
              <w:t xml:space="preserve"> </w:t>
            </w:r>
            <w:r w:rsidRPr="00D35DBB">
              <w:rPr>
                <w:sz w:val="20"/>
                <w:szCs w:val="20"/>
                <w:shd w:val="clear" w:color="auto" w:fill="FFFFFF"/>
              </w:rPr>
              <w:t>d</w:t>
            </w:r>
            <w:r w:rsidRPr="00D35DBB">
              <w:rPr>
                <w:sz w:val="20"/>
                <w:szCs w:val="20"/>
                <w:shd w:val="clear" w:color="auto" w:fill="FFFFFF"/>
              </w:rPr>
              <w:t xml:space="preserve">i era </w:t>
            </w:r>
            <w:r w:rsidRPr="00D35DBB">
              <w:rPr>
                <w:sz w:val="20"/>
                <w:szCs w:val="20"/>
                <w:shd w:val="clear" w:color="auto" w:fill="FFFFFF"/>
              </w:rPr>
              <w:t>revolusi industri</w:t>
            </w:r>
            <w:r w:rsidRPr="00D35DBB">
              <w:rPr>
                <w:sz w:val="20"/>
                <w:szCs w:val="20"/>
                <w:shd w:val="clear" w:color="auto" w:fill="FFFFFF"/>
              </w:rPr>
              <w:t xml:space="preserve"> 4.0</w:t>
            </w:r>
            <w:r w:rsidR="00131759" w:rsidRPr="00D35DBB">
              <w:rPr>
                <w:rFonts w:ascii="Arial" w:hAnsi="Arial" w:cs="Arial"/>
                <w:sz w:val="20"/>
                <w:szCs w:val="20"/>
                <w:shd w:val="clear" w:color="auto" w:fill="FFFFFF"/>
              </w:rPr>
              <w:t xml:space="preserve">. </w:t>
            </w:r>
            <w:r w:rsidR="002F6F08" w:rsidRPr="00D35DBB">
              <w:rPr>
                <w:rFonts w:eastAsia="Arial"/>
                <w:color w:val="000000"/>
                <w:sz w:val="20"/>
                <w:szCs w:val="20"/>
              </w:rPr>
              <w:t>Tujuan</w:t>
            </w:r>
            <w:r w:rsidR="00205EA5" w:rsidRPr="00D35DBB">
              <w:rPr>
                <w:rFonts w:eastAsia="Arial"/>
                <w:color w:val="000000"/>
                <w:sz w:val="20"/>
                <w:szCs w:val="20"/>
              </w:rPr>
              <w:t xml:space="preserve"> pene</w:t>
            </w:r>
            <w:r w:rsidR="002F6F08" w:rsidRPr="00D35DBB">
              <w:rPr>
                <w:rFonts w:eastAsia="Arial"/>
                <w:color w:val="000000"/>
                <w:sz w:val="20"/>
                <w:szCs w:val="20"/>
              </w:rPr>
              <w:t xml:space="preserve">litian ini </w:t>
            </w:r>
            <w:r w:rsidR="002903E1" w:rsidRPr="00D35DBB">
              <w:rPr>
                <w:rFonts w:eastAsia="Arial"/>
                <w:color w:val="000000"/>
                <w:sz w:val="20"/>
                <w:szCs w:val="20"/>
              </w:rPr>
              <w:t xml:space="preserve">adalah </w:t>
            </w:r>
            <w:r w:rsidR="002F6F08" w:rsidRPr="00D35DBB">
              <w:rPr>
                <w:rFonts w:eastAsia="Arial"/>
                <w:color w:val="000000"/>
                <w:sz w:val="20"/>
                <w:szCs w:val="20"/>
              </w:rPr>
              <w:t>untuk menganalisis</w:t>
            </w:r>
            <w:r w:rsidR="002903E1" w:rsidRPr="00D35DBB">
              <w:rPr>
                <w:rFonts w:eastAsia="Arial"/>
                <w:color w:val="000000"/>
                <w:sz w:val="20"/>
                <w:szCs w:val="20"/>
              </w:rPr>
              <w:t>: (1) pelaksanaan program literasi dasar, (2) gambaran minat baca siswa, dan (3)</w:t>
            </w:r>
            <w:r w:rsidR="002F6F08" w:rsidRPr="00D35DBB">
              <w:rPr>
                <w:rFonts w:eastAsia="Arial"/>
                <w:color w:val="000000"/>
                <w:sz w:val="20"/>
                <w:szCs w:val="20"/>
              </w:rPr>
              <w:t xml:space="preserve"> </w:t>
            </w:r>
            <w:r w:rsidR="00205EA5" w:rsidRPr="00D35DBB">
              <w:rPr>
                <w:rFonts w:eastAsia="Arial"/>
                <w:color w:val="000000"/>
                <w:sz w:val="20"/>
                <w:szCs w:val="20"/>
              </w:rPr>
              <w:t>pengaruh program literasi dasar terhadap mi</w:t>
            </w:r>
            <w:r w:rsidR="00A62A1E" w:rsidRPr="00D35DBB">
              <w:rPr>
                <w:rFonts w:eastAsia="Arial"/>
                <w:color w:val="000000"/>
                <w:sz w:val="20"/>
                <w:szCs w:val="20"/>
              </w:rPr>
              <w:t xml:space="preserve">nat baca siswa. </w:t>
            </w:r>
            <w:r w:rsidR="00C84E58" w:rsidRPr="00D35DBB">
              <w:rPr>
                <w:sz w:val="20"/>
                <w:szCs w:val="20"/>
              </w:rPr>
              <w:t xml:space="preserve">Penelitian ini </w:t>
            </w:r>
            <w:r w:rsidR="00B934B0" w:rsidRPr="00D35DBB">
              <w:rPr>
                <w:sz w:val="20"/>
                <w:szCs w:val="20"/>
              </w:rPr>
              <w:t>menggunakan</w:t>
            </w:r>
            <w:r w:rsidR="00C84E58" w:rsidRPr="00D35DBB">
              <w:rPr>
                <w:sz w:val="20"/>
                <w:szCs w:val="20"/>
              </w:rPr>
              <w:t xml:space="preserve"> pendekatan kuantitatif</w:t>
            </w:r>
            <w:r w:rsidR="00C84E58" w:rsidRPr="00D35DBB">
              <w:rPr>
                <w:spacing w:val="1"/>
                <w:sz w:val="20"/>
                <w:szCs w:val="20"/>
              </w:rPr>
              <w:t xml:space="preserve"> </w:t>
            </w:r>
            <w:r w:rsidR="00C84E58" w:rsidRPr="00D35DBB">
              <w:rPr>
                <w:sz w:val="20"/>
                <w:szCs w:val="20"/>
              </w:rPr>
              <w:t>dengan</w:t>
            </w:r>
            <w:r w:rsidR="00C84E58" w:rsidRPr="00D35DBB">
              <w:rPr>
                <w:spacing w:val="-9"/>
                <w:sz w:val="20"/>
                <w:szCs w:val="20"/>
              </w:rPr>
              <w:t xml:space="preserve"> </w:t>
            </w:r>
            <w:r w:rsidR="00C84E58" w:rsidRPr="00D35DBB">
              <w:rPr>
                <w:sz w:val="20"/>
                <w:szCs w:val="20"/>
              </w:rPr>
              <w:t>desain</w:t>
            </w:r>
            <w:r w:rsidR="00C84E58" w:rsidRPr="00D35DBB">
              <w:rPr>
                <w:spacing w:val="-8"/>
                <w:sz w:val="20"/>
                <w:szCs w:val="20"/>
              </w:rPr>
              <w:t xml:space="preserve"> </w:t>
            </w:r>
            <w:r w:rsidR="00C84E58" w:rsidRPr="00D35DBB">
              <w:rPr>
                <w:i/>
                <w:sz w:val="20"/>
                <w:szCs w:val="20"/>
              </w:rPr>
              <w:t>ex</w:t>
            </w:r>
            <w:r w:rsidR="00C84E58" w:rsidRPr="00D35DBB">
              <w:rPr>
                <w:i/>
                <w:spacing w:val="-10"/>
                <w:sz w:val="20"/>
                <w:szCs w:val="20"/>
              </w:rPr>
              <w:t xml:space="preserve"> </w:t>
            </w:r>
            <w:r w:rsidR="00C84E58" w:rsidRPr="00D35DBB">
              <w:rPr>
                <w:i/>
                <w:sz w:val="20"/>
                <w:szCs w:val="20"/>
              </w:rPr>
              <w:t>post</w:t>
            </w:r>
            <w:r w:rsidR="00C84E58" w:rsidRPr="00D35DBB">
              <w:rPr>
                <w:i/>
                <w:spacing w:val="-8"/>
                <w:sz w:val="20"/>
                <w:szCs w:val="20"/>
              </w:rPr>
              <w:t xml:space="preserve"> </w:t>
            </w:r>
            <w:r w:rsidR="00C84E58" w:rsidRPr="00D35DBB">
              <w:rPr>
                <w:i/>
                <w:sz w:val="20"/>
                <w:szCs w:val="20"/>
              </w:rPr>
              <w:t>facto</w:t>
            </w:r>
            <w:r w:rsidR="00462652" w:rsidRPr="00D35DBB">
              <w:rPr>
                <w:rFonts w:eastAsia="Arial"/>
                <w:color w:val="000000"/>
                <w:sz w:val="20"/>
                <w:szCs w:val="20"/>
              </w:rPr>
              <w:t>. Populasi penelitian ini adalah 25 siswa</w:t>
            </w:r>
            <w:r w:rsidR="00B934B0" w:rsidRPr="00D35DBB">
              <w:rPr>
                <w:rFonts w:eastAsia="Arial"/>
                <w:color w:val="000000"/>
                <w:sz w:val="20"/>
                <w:szCs w:val="20"/>
              </w:rPr>
              <w:t xml:space="preserve"> sekolah dasar</w:t>
            </w:r>
            <w:r w:rsidR="00462652" w:rsidRPr="00D35DBB">
              <w:rPr>
                <w:rFonts w:eastAsia="Arial"/>
                <w:color w:val="000000"/>
                <w:sz w:val="20"/>
                <w:szCs w:val="20"/>
              </w:rPr>
              <w:t xml:space="preserve">. Penarikan sampel </w:t>
            </w:r>
            <w:r w:rsidR="00D36FAA" w:rsidRPr="00D35DBB">
              <w:rPr>
                <w:rFonts w:eastAsia="Arial"/>
                <w:color w:val="000000"/>
                <w:sz w:val="20"/>
                <w:szCs w:val="20"/>
              </w:rPr>
              <w:t>dilakukan dengan</w:t>
            </w:r>
            <w:r w:rsidR="00B934B0" w:rsidRPr="00D35DBB">
              <w:rPr>
                <w:rFonts w:eastAsia="Arial"/>
                <w:color w:val="000000"/>
                <w:sz w:val="20"/>
                <w:szCs w:val="20"/>
              </w:rPr>
              <w:t xml:space="preserve"> teknik</w:t>
            </w:r>
            <w:r w:rsidR="00D36FAA" w:rsidRPr="00D35DBB">
              <w:rPr>
                <w:rFonts w:eastAsia="Arial"/>
                <w:color w:val="000000"/>
                <w:sz w:val="20"/>
                <w:szCs w:val="20"/>
              </w:rPr>
              <w:t xml:space="preserve"> </w:t>
            </w:r>
            <w:r w:rsidR="00462652" w:rsidRPr="00D35DBB">
              <w:rPr>
                <w:rFonts w:eastAsia="Arial"/>
                <w:i/>
                <w:color w:val="000000"/>
                <w:sz w:val="20"/>
                <w:szCs w:val="20"/>
              </w:rPr>
              <w:t>total sampling</w:t>
            </w:r>
            <w:r w:rsidR="00B934B0" w:rsidRPr="00D35DBB">
              <w:rPr>
                <w:rFonts w:eastAsia="Arial"/>
                <w:i/>
                <w:color w:val="000000"/>
                <w:sz w:val="20"/>
                <w:szCs w:val="20"/>
              </w:rPr>
              <w:t xml:space="preserve"> </w:t>
            </w:r>
            <w:r w:rsidR="00B934B0" w:rsidRPr="00D35DBB">
              <w:rPr>
                <w:rFonts w:eastAsia="Arial"/>
                <w:iCs/>
                <w:color w:val="000000"/>
                <w:sz w:val="20"/>
                <w:szCs w:val="20"/>
              </w:rPr>
              <w:t xml:space="preserve">sehingga ditetapkan </w:t>
            </w:r>
            <w:r w:rsidR="00462652" w:rsidRPr="00D35DBB">
              <w:rPr>
                <w:rFonts w:eastAsia="Arial"/>
                <w:color w:val="000000"/>
                <w:sz w:val="20"/>
                <w:szCs w:val="20"/>
              </w:rPr>
              <w:t xml:space="preserve">25 </w:t>
            </w:r>
            <w:r w:rsidR="00B934B0" w:rsidRPr="00D35DBB">
              <w:rPr>
                <w:rFonts w:eastAsia="Arial"/>
                <w:color w:val="000000"/>
                <w:sz w:val="20"/>
                <w:szCs w:val="20"/>
              </w:rPr>
              <w:t>sampel</w:t>
            </w:r>
            <w:r w:rsidR="00462652" w:rsidRPr="00D35DBB">
              <w:rPr>
                <w:rFonts w:eastAsia="Arial"/>
                <w:color w:val="000000"/>
                <w:sz w:val="20"/>
                <w:szCs w:val="20"/>
              </w:rPr>
              <w:t xml:space="preserve">. </w:t>
            </w:r>
            <w:r w:rsidR="00B934B0" w:rsidRPr="00D35DBB">
              <w:rPr>
                <w:rFonts w:eastAsia="Arial"/>
                <w:color w:val="000000"/>
                <w:sz w:val="20"/>
                <w:szCs w:val="20"/>
              </w:rPr>
              <w:t xml:space="preserve">Teknik pengumpulan data menggunakan angket dan dokumentasi, lalu dianalisis dengan teknik statistik </w:t>
            </w:r>
            <w:r w:rsidR="002903E1" w:rsidRPr="00D35DBB">
              <w:rPr>
                <w:rFonts w:eastAsia="Arial"/>
                <w:color w:val="000000"/>
                <w:sz w:val="20"/>
                <w:szCs w:val="20"/>
              </w:rPr>
              <w:t xml:space="preserve">deskriptif dan </w:t>
            </w:r>
            <w:r w:rsidR="00B934B0" w:rsidRPr="00D35DBB">
              <w:rPr>
                <w:rFonts w:eastAsia="Arial"/>
                <w:color w:val="000000"/>
                <w:sz w:val="20"/>
                <w:szCs w:val="20"/>
              </w:rPr>
              <w:t xml:space="preserve">inferensial. Hasil penelitian menunjukkan bahwa terdapat pengaruh program literasi dasar terhadap minat baca siswa. Selain itu, kedua variabel </w:t>
            </w:r>
            <w:proofErr w:type="spellStart"/>
            <w:r w:rsidR="00B934B0" w:rsidRPr="00D35DBB">
              <w:rPr>
                <w:rFonts w:eastAsia="Arial"/>
                <w:color w:val="000000"/>
                <w:sz w:val="20"/>
                <w:szCs w:val="20"/>
              </w:rPr>
              <w:t>tersbut</w:t>
            </w:r>
            <w:proofErr w:type="spellEnd"/>
            <w:r w:rsidR="00B934B0" w:rsidRPr="00D35DBB">
              <w:rPr>
                <w:rFonts w:eastAsia="Arial"/>
                <w:color w:val="000000"/>
                <w:sz w:val="20"/>
                <w:szCs w:val="20"/>
              </w:rPr>
              <w:t xml:space="preserve"> juga memiliki hubungan linear yang signifikan. </w:t>
            </w:r>
            <w:r w:rsidR="002903E1" w:rsidRPr="00D35DBB">
              <w:rPr>
                <w:rFonts w:eastAsia="Arial"/>
                <w:color w:val="000000"/>
                <w:sz w:val="20"/>
                <w:szCs w:val="20"/>
              </w:rPr>
              <w:t>Program ini berimplikasi pada pentingnya pembiasaan peserta didik dalam membaca sejak anak-anak. Tentunya pembiasaan tersebut tidak hanya didasarkan pada program atau kebijakan sekolah yang mengikat tetapi disertai dengan metode yang kreatif dan inovatif sehingga dapat menarik minat siswa.</w:t>
            </w:r>
          </w:p>
        </w:tc>
      </w:tr>
    </w:tbl>
    <w:p w14:paraId="29B091C7" w14:textId="77777777" w:rsidR="00D36FAA" w:rsidRDefault="00D36FAA" w:rsidP="00BE4447">
      <w:pPr>
        <w:tabs>
          <w:tab w:val="left" w:pos="450"/>
        </w:tabs>
        <w:spacing w:line="276" w:lineRule="auto"/>
        <w:rPr>
          <w:b/>
          <w:caps/>
        </w:rPr>
      </w:pPr>
    </w:p>
    <w:p w14:paraId="2F7FCEE9" w14:textId="55318281" w:rsidR="00E2302C" w:rsidRDefault="00401479" w:rsidP="00BE4447">
      <w:pPr>
        <w:tabs>
          <w:tab w:val="left" w:pos="450"/>
        </w:tabs>
        <w:spacing w:line="276" w:lineRule="auto"/>
        <w:rPr>
          <w:b/>
          <w:caps/>
        </w:rPr>
      </w:pPr>
      <w:r w:rsidRPr="002306C6">
        <w:rPr>
          <w:b/>
          <w:caps/>
        </w:rPr>
        <w:t>Pendahulua</w:t>
      </w:r>
      <w:r w:rsidR="001D31CC">
        <w:rPr>
          <w:b/>
          <w:caps/>
        </w:rPr>
        <w:t>n</w:t>
      </w:r>
    </w:p>
    <w:p w14:paraId="4EE19B16" w14:textId="15E48BED" w:rsidR="0050629F" w:rsidRPr="00187F0F" w:rsidRDefault="00187F0F" w:rsidP="00187F0F">
      <w:pPr>
        <w:tabs>
          <w:tab w:val="left" w:pos="450"/>
          <w:tab w:val="left" w:pos="2950"/>
        </w:tabs>
        <w:spacing w:line="276" w:lineRule="auto"/>
        <w:ind w:firstLine="567"/>
        <w:jc w:val="both"/>
        <w:rPr>
          <w:b/>
          <w:caps/>
        </w:rPr>
      </w:pPr>
      <w:r>
        <w:t xml:space="preserve">Badan Pusat Statistik (BPS) pada tahun 2012 menyebutkan bahwa masyarakat Indonesia lebih memilih menonton televisi dengan </w:t>
      </w:r>
      <w:proofErr w:type="spellStart"/>
      <w:r>
        <w:t>presentase</w:t>
      </w:r>
      <w:proofErr w:type="spellEnd"/>
      <w:r>
        <w:t xml:space="preserve"> 91,68% dan mendengarkan radio dengan </w:t>
      </w:r>
      <w:proofErr w:type="spellStart"/>
      <w:r>
        <w:t>presentase</w:t>
      </w:r>
      <w:proofErr w:type="spellEnd"/>
      <w:r>
        <w:t xml:space="preserve"> 18,57% dibanding membaca koran yang hanya sekitar 17,66% (</w:t>
      </w:r>
      <w:hyperlink r:id="rId9" w:history="1">
        <w:r w:rsidRPr="00B75168">
          <w:rPr>
            <w:rStyle w:val="Hyperlink"/>
          </w:rPr>
          <w:t>www.bps.go.id</w:t>
        </w:r>
      </w:hyperlink>
      <w:r>
        <w:t>)</w:t>
      </w:r>
      <w:r w:rsidR="00985676">
        <w:t xml:space="preserve"> </w:t>
      </w:r>
      <w:r w:rsidR="00985676">
        <w:fldChar w:fldCharType="begin" w:fldLock="1"/>
      </w:r>
      <w:r w:rsidR="004936B0">
        <w:instrText>ADDIN CSL_CITATION {"citationItems":[{"id":"ITEM-1","itemData":{"author":[{"dropping-particle":"","family":"Triatma","given":"Ilham Nur","non-dropping-particle":"","parse-names":false,"suffix":""}],"container-title":"E-Jurnal Skripsi Program Studi Teknologi Pendidikan","id":"ITEM-1","issue":"6","issued":{"date-parts":[["2016"]]},"page":"166-178","title":"Minat baca pada siswa kelas VI sekolah dasar negeri delegan 2 prambanan sleman Yogyakarta","type":"article-journal","volume":"5"},"uris":["http://www.mendeley.com/documents/?uuid=863b0af3-cbe0-4f10-8714-b59b0e5b4131"]}],"mendeley":{"formattedCitation":"(Triatma 2016)","plainTextFormattedCitation":"(Triatma 2016)","previouslyFormattedCitation":"(Triatma 2016)"},"properties":{"noteIndex":0},"schema":"https://github.com/citation-style-language/schema/raw/master/csl-citation.json"}</w:instrText>
      </w:r>
      <w:r w:rsidR="00985676">
        <w:fldChar w:fldCharType="separate"/>
      </w:r>
      <w:r w:rsidR="00985676" w:rsidRPr="00985676">
        <w:rPr>
          <w:noProof/>
        </w:rPr>
        <w:t>(Triatma 2016)</w:t>
      </w:r>
      <w:r w:rsidR="00985676">
        <w:fldChar w:fldCharType="end"/>
      </w:r>
      <w:r>
        <w:t xml:space="preserve">. </w:t>
      </w:r>
      <w:r w:rsidR="00D35DBB">
        <w:t>Bahkan, d</w:t>
      </w:r>
      <w:r>
        <w:t xml:space="preserve">ata statistik menunjukkan bahwa jumlah waktu yang dipakai oleh anak-anak Indonesia menonton </w:t>
      </w:r>
      <w:r w:rsidR="00D35DBB">
        <w:t>TV</w:t>
      </w:r>
      <w:r>
        <w:t xml:space="preserve"> adalah 300 menit/hari. Bandingkan dengan anak-anak di Australia 150 menit/hari, Amerika 100 menit/hari, dan Kanada 60 menit/hari </w:t>
      </w:r>
      <w:r w:rsidR="004936B0">
        <w:fldChar w:fldCharType="begin" w:fldLock="1"/>
      </w:r>
      <w:r w:rsidR="004936B0">
        <w:instrText>ADDIN CSL_CITATION {"citationItems":[{"id":"ITEM-1","itemData":{"DOI":"10.23887/jear.v3i4.23075","ISSN":"2549-3272","author":[{"dropping-particle":"","family":"Sudiana","given":"Nyoman","non-dropping-particle":"","parse-names":false,"suffix":""}],"container-title":"Journal of Education Action Research","id":"ITEM-1","issue":"1","issued":{"date-parts":[["2020"]]},"page":"10-16","title":"Upaya Meningkatkan Minat Baca Siswa Kelas VII SMP Negeri 2 Sukasada Tahun Pelajaran 2017/2018 Melalui Gerakan Literasi Sekolah dengan Pocari dan Puding","type":"article-journal","volume":"4"},"uris":["http://www.mendeley.com/documents/?uuid=7014a7ff-0516-499c-9374-7b16b110176e"]}],"mendeley":{"formattedCitation":"(Sudiana 2020)","plainTextFormattedCitation":"(Sudiana 2020)","previouslyFormattedCitation":"(Sudiana 2020)"},"properties":{"noteIndex":0},"schema":"https://github.com/citation-style-language/schema/raw/master/csl-citation.json"}</w:instrText>
      </w:r>
      <w:r w:rsidR="004936B0">
        <w:fldChar w:fldCharType="separate"/>
      </w:r>
      <w:r w:rsidR="004936B0" w:rsidRPr="004936B0">
        <w:rPr>
          <w:noProof/>
        </w:rPr>
        <w:t>(Sudiana 2020)</w:t>
      </w:r>
      <w:r w:rsidR="004936B0">
        <w:fldChar w:fldCharType="end"/>
      </w:r>
      <w:r>
        <w:t xml:space="preserve"> </w:t>
      </w:r>
      <w:r w:rsidR="00D35DBB">
        <w:t xml:space="preserve">Hal ini diakibatkan oleh beberapa faktor, seperti </w:t>
      </w:r>
      <w:r w:rsidR="000B3E63">
        <w:t>dorongan dari diri sendiri</w:t>
      </w:r>
      <w:r w:rsidR="00D35DBB">
        <w:t>,</w:t>
      </w:r>
      <w:r w:rsidR="000B3E63">
        <w:t xml:space="preserve"> rendahnya perhatian terhadap buku</w:t>
      </w:r>
      <w:r w:rsidR="00D35DBB">
        <w:t>, dan kurangnya pengetahuan tentang</w:t>
      </w:r>
      <w:r w:rsidR="00E2302C">
        <w:t xml:space="preserve"> manfaat membaca.</w:t>
      </w:r>
      <w:r w:rsidR="001030E0">
        <w:t xml:space="preserve"> Hal ini semakin diperparah oleh pengaruh </w:t>
      </w:r>
      <w:r w:rsidR="001030E0">
        <w:t>gadget</w:t>
      </w:r>
      <w:r w:rsidR="001030E0">
        <w:t xml:space="preserve"> yang turut memberi andil besar terhadap pengurangan minat baca peserta didik</w:t>
      </w:r>
      <w:r w:rsidR="005F4CCA">
        <w:t xml:space="preserve"> </w:t>
      </w:r>
      <w:r w:rsidR="00772BF6">
        <w:fldChar w:fldCharType="begin" w:fldLock="1"/>
      </w:r>
      <w:r w:rsidR="00985676">
        <w:instrText>ADDIN CSL_CITATION {"citationItems":[{"id":"ITEM-1","itemData":{"DOI":"10.31004/jpdk.v2i1.599","ISSN":"2685-936X","author":[{"dropping-particle":"","family":"Pradana","given":"Fransiska Ayuka Putri","non-dropping-particle":"","parse-names":false,"suffix":""}],"container-title":"Jurnal Pendidikan Dan Konseling (JPDK)","id":"ITEM-1","issue":"1","issued":{"date-parts":[["2020"]]},"page":"81-85","title":"Pengaruh budaya literasi sekolah melalui pemanfaatan sudut Baca terhadap minat membaca Siswa di sekolah dasar","type":"article-journal","volume":"2"},"uris":["http://www.mendeley.com/documents/?uuid=451181c8-abc7-4890-a634-153b13af31dc"]}],"mendeley":{"formattedCitation":"(Pradana 2020)","plainTextFormattedCitation":"(Pradana 2020)","previouslyFormattedCitation":"(Pradana 2020)"},"properties":{"noteIndex":0},"schema":"https://github.com/citation-style-language/schema/raw/master/csl-citation.json"}</w:instrText>
      </w:r>
      <w:r w:rsidR="00772BF6">
        <w:fldChar w:fldCharType="separate"/>
      </w:r>
      <w:r w:rsidR="00772BF6" w:rsidRPr="00772BF6">
        <w:rPr>
          <w:noProof/>
        </w:rPr>
        <w:t>(Pradana 2020)</w:t>
      </w:r>
      <w:r w:rsidR="00772BF6">
        <w:fldChar w:fldCharType="end"/>
      </w:r>
      <w:r w:rsidR="001030E0">
        <w:t>.</w:t>
      </w:r>
    </w:p>
    <w:p w14:paraId="2DEFD9E4" w14:textId="061D91AE" w:rsidR="000B3E63" w:rsidRDefault="005F4CCA" w:rsidP="001030E0">
      <w:pPr>
        <w:tabs>
          <w:tab w:val="left" w:pos="450"/>
          <w:tab w:val="left" w:pos="2950"/>
        </w:tabs>
        <w:spacing w:line="276" w:lineRule="auto"/>
        <w:ind w:firstLine="567"/>
        <w:jc w:val="both"/>
      </w:pPr>
      <w:r>
        <w:t>Rendahnya minat baca memberi d</w:t>
      </w:r>
      <w:r w:rsidR="009E1596">
        <w:t xml:space="preserve">ampak </w:t>
      </w:r>
      <w:r>
        <w:t xml:space="preserve">negatif terhadap persaingan masyarakat di era global. </w:t>
      </w:r>
      <w:r w:rsidR="00C30E1A">
        <w:t>Berbagai d</w:t>
      </w:r>
      <w:r>
        <w:t xml:space="preserve">ampak negatif </w:t>
      </w:r>
      <w:proofErr w:type="spellStart"/>
      <w:r>
        <w:t>tersbut</w:t>
      </w:r>
      <w:proofErr w:type="spellEnd"/>
      <w:r>
        <w:t xml:space="preserve">, seperti: </w:t>
      </w:r>
      <w:r w:rsidR="009E1596" w:rsidRPr="00C30E1A">
        <w:rPr>
          <w:i/>
          <w:iCs/>
        </w:rPr>
        <w:t>Pertama</w:t>
      </w:r>
      <w:r w:rsidR="009E1596">
        <w:t xml:space="preserve">, sering terjadinya masalah dalam memahami, menguasai, serta menggunakan sebuah ilmu pengetahuan </w:t>
      </w:r>
      <w:r w:rsidR="00C30E1A">
        <w:t>dan</w:t>
      </w:r>
      <w:r w:rsidR="009E1596">
        <w:t xml:space="preserve"> teknologi untuk </w:t>
      </w:r>
      <w:r w:rsidR="009E1596">
        <w:lastRenderedPageBreak/>
        <w:t xml:space="preserve">memanifestasikan produk yang berkualitas. </w:t>
      </w:r>
      <w:r w:rsidR="009E1596" w:rsidRPr="00C30E1A">
        <w:rPr>
          <w:i/>
          <w:iCs/>
        </w:rPr>
        <w:t>Kedua</w:t>
      </w:r>
      <w:r w:rsidR="009E1596">
        <w:t xml:space="preserve">, kurangnya wawasan dan pola pikir positif seseorang sehingga mudah dipengaruhi oleh berbagai doktrin dan pemahaman negatif. </w:t>
      </w:r>
      <w:r w:rsidR="009E1596" w:rsidRPr="00C30E1A">
        <w:rPr>
          <w:i/>
          <w:iCs/>
        </w:rPr>
        <w:t>Ketiga</w:t>
      </w:r>
      <w:r w:rsidR="009E1596">
        <w:t xml:space="preserve">, kreativitas seseorang tidak akan berkembang. </w:t>
      </w:r>
      <w:r w:rsidR="009E1596" w:rsidRPr="00C30E1A">
        <w:rPr>
          <w:i/>
          <w:iCs/>
        </w:rPr>
        <w:t>Keempat</w:t>
      </w:r>
      <w:r w:rsidR="009E1596">
        <w:t xml:space="preserve">, tidak akan mengetahui informasi </w:t>
      </w:r>
      <w:proofErr w:type="spellStart"/>
      <w:r w:rsidR="009E1596">
        <w:t>teraktual</w:t>
      </w:r>
      <w:proofErr w:type="spellEnd"/>
      <w:r w:rsidR="009E1596">
        <w:t xml:space="preserve"> sehingga mengalami kesulitan untuk meningkatkan kualitas diri. </w:t>
      </w:r>
      <w:r w:rsidR="009E1596" w:rsidRPr="00C30E1A">
        <w:rPr>
          <w:i/>
          <w:iCs/>
        </w:rPr>
        <w:t>Kelima</w:t>
      </w:r>
      <w:r w:rsidR="009E1596">
        <w:t>, ketidakmauan menambah ilmu pengetahuan serta meningkatkan kualitas diri dengan informasi</w:t>
      </w:r>
      <w:r w:rsidR="00C30E1A">
        <w:t xml:space="preserve"> sehingga </w:t>
      </w:r>
      <w:r w:rsidR="009E1596">
        <w:t xml:space="preserve">menimbulkan sikap </w:t>
      </w:r>
      <w:proofErr w:type="spellStart"/>
      <w:r w:rsidR="009E1596">
        <w:t>ketidakpedulian</w:t>
      </w:r>
      <w:proofErr w:type="spellEnd"/>
      <w:r w:rsidR="009E1596">
        <w:t xml:space="preserve">. Hal </w:t>
      </w:r>
      <w:r w:rsidR="00C30E1A">
        <w:t>ini</w:t>
      </w:r>
      <w:r w:rsidR="009E1596">
        <w:t xml:space="preserve"> akan membuat orang tersebut menutup diri dan sibuk dengan dunianya sendiri </w:t>
      </w:r>
      <w:r w:rsidR="00C30E1A">
        <w:t>atau</w:t>
      </w:r>
      <w:r w:rsidR="009E1596">
        <w:t xml:space="preserve"> mengabaikan lingkungan di sekitarnya</w:t>
      </w:r>
      <w:r>
        <w:t xml:space="preserve"> </w:t>
      </w:r>
      <w:r w:rsidR="004936B0">
        <w:fldChar w:fldCharType="begin" w:fldLock="1"/>
      </w:r>
      <w:r w:rsidR="004936B0">
        <w:instrText>ADDIN CSL_CITATION {"citationItems":[{"id":"ITEM-1","itemData":{"DOI":"10.31949/jcp.v8i1.1922","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1","issued":{"date-parts":[["2022"]]},"page":"128-134","title":"OPTIMALISASI PENERAPAN KEGIATAN LITERASI DALAM MENINGKATKAN MINAT BACA SISWA SEKOLAH DASAR","type":"article-journal","volume":"8"},"uris":["http://www.mendeley.com/documents/?uuid=0b768947-ea20-4d62-a3d3-5bc3d056e461"]}],"mendeley":{"formattedCitation":"(Prasrihamni, Zulela, and Edwita 2022)","plainTextFormattedCitation":"(Prasrihamni, Zulela, and Edwita 2022)","previouslyFormattedCitation":"(Prasrihamni, Zulela, and Edwita 2022)"},"properties":{"noteIndex":0},"schema":"https://github.com/citation-style-language/schema/raw/master/csl-citation.json"}</w:instrText>
      </w:r>
      <w:r w:rsidR="004936B0">
        <w:fldChar w:fldCharType="separate"/>
      </w:r>
      <w:r w:rsidR="004936B0" w:rsidRPr="004936B0">
        <w:rPr>
          <w:noProof/>
        </w:rPr>
        <w:t xml:space="preserve">(Prasrihamni, Zulela, </w:t>
      </w:r>
      <w:r w:rsidR="00676CC1">
        <w:rPr>
          <w:noProof/>
        </w:rPr>
        <w:t>dan</w:t>
      </w:r>
      <w:r w:rsidR="004936B0" w:rsidRPr="004936B0">
        <w:rPr>
          <w:noProof/>
        </w:rPr>
        <w:t xml:space="preserve"> Edwita 2022</w:t>
      </w:r>
      <w:r w:rsidR="00676CC1">
        <w:rPr>
          <w:noProof/>
        </w:rPr>
        <w:t>;</w:t>
      </w:r>
      <w:r w:rsidR="004936B0">
        <w:fldChar w:fldCharType="end"/>
      </w:r>
      <w:r w:rsidR="004936B0">
        <w:t xml:space="preserve"> </w:t>
      </w:r>
      <w:r w:rsidR="004936B0">
        <w:fldChar w:fldCharType="begin" w:fldLock="1"/>
      </w:r>
      <w:r w:rsidR="00676CC1">
        <w:instrText>ADDIN CSL_CITATION {"citationItems":[{"id":"ITEM-1","itemData":{"author":[{"dropping-particle":"","family":"Mulyo","given":"Teguh","non-dropping-particle":"","parse-names":false,"suffix":""}],"container-title":"Prosiding Seminar Nasional","id":"ITEM-1","issued":{"date-parts":[["2017"]]},"page":"1-12","title":"Aktualisasi Kurikulum 2013 Di Sekolah Dasar Melalui Gerakan Literasi Sekolah Untuk Menyiapkan Generasi Unggul Dan Berbudi Pekerti","type":"paper-conference","volume":"22"},"uris":["http://www.mendeley.com/documents/?uuid=3296a9dc-a99c-4403-a253-2ed8a24736e6"]}],"mendeley":{"formattedCitation":"(Mulyo 2017)","manualFormatting":"Mulyo 2017)","plainTextFormattedCitation":"(Mulyo 2017)","previouslyFormattedCitation":"(Mulyo 2017)"},"properties":{"noteIndex":0},"schema":"https://github.com/citation-style-language/schema/raw/master/csl-citation.json"}</w:instrText>
      </w:r>
      <w:r w:rsidR="004936B0">
        <w:fldChar w:fldCharType="separate"/>
      </w:r>
      <w:r w:rsidR="004936B0" w:rsidRPr="004936B0">
        <w:rPr>
          <w:noProof/>
        </w:rPr>
        <w:t>Mulyo 2017)</w:t>
      </w:r>
      <w:r w:rsidR="004936B0">
        <w:fldChar w:fldCharType="end"/>
      </w:r>
      <w:r>
        <w:t>.</w:t>
      </w:r>
    </w:p>
    <w:p w14:paraId="1528E2E5" w14:textId="30ACBEB2" w:rsidR="000C7FBC" w:rsidRDefault="000872B6" w:rsidP="000C7FBC">
      <w:pPr>
        <w:tabs>
          <w:tab w:val="left" w:pos="450"/>
          <w:tab w:val="left" w:pos="2950"/>
        </w:tabs>
        <w:spacing w:line="276" w:lineRule="auto"/>
        <w:ind w:firstLine="567"/>
        <w:jc w:val="both"/>
      </w:pPr>
      <w:r>
        <w:t>Di sinilah pentingnya p</w:t>
      </w:r>
      <w:r w:rsidR="002406F1">
        <w:t xml:space="preserve">eran guru dalam </w:t>
      </w:r>
      <w:r>
        <w:t xml:space="preserve">menumbuhkan minat baca anak </w:t>
      </w:r>
      <w:r w:rsidR="00BE61E0">
        <w:t>dan</w:t>
      </w:r>
      <w:r>
        <w:t xml:space="preserve"> </w:t>
      </w:r>
      <w:r w:rsidR="002406F1">
        <w:t xml:space="preserve">mengembangkan kemampuan </w:t>
      </w:r>
      <w:proofErr w:type="spellStart"/>
      <w:r w:rsidR="002406F1">
        <w:t>literasi</w:t>
      </w:r>
      <w:r>
        <w:t>nya</w:t>
      </w:r>
      <w:proofErr w:type="spellEnd"/>
      <w:r w:rsidR="002406F1">
        <w:t xml:space="preserve"> </w:t>
      </w:r>
      <w:r w:rsidR="00BE61E0">
        <w:t>sejak dini</w:t>
      </w:r>
      <w:r w:rsidR="004936B0">
        <w:t xml:space="preserve"> </w:t>
      </w:r>
      <w:r w:rsidR="004936B0">
        <w:fldChar w:fldCharType="begin" w:fldLock="1"/>
      </w:r>
      <w:r w:rsidR="00676CC1">
        <w:instrText>ADDIN CSL_CITATION {"citationItems":[{"id":"ITEM-1","itemData":{"DOI":"10.23887/jere.v5i3.37429","ISSN":"2549-2675","author":[{"dropping-particle":"","family":"Khofifah","given":"Siti","non-dropping-particle":"","parse-names":false,"suffix":""},{"dropping-particle":"","family":"Ramadan","given":"Zaka Hadikusuma","non-dropping-particle":"","parse-names":false,"suffix":""}],"container-title":"Journal of Education Research and Evaluation","id":"ITEM-1","issue":"3","issued":{"date-parts":[["2021"]]},"page":"342-349","title":"Literacy conditions of reading, writing and calculating for elementary school students","type":"article-journal","volume":"5"},"uris":["http://www.mendeley.com/documents/?uuid=6862600d-f280-4b94-bb43-b0a5dc3b034b"]}],"mendeley":{"formattedCitation":"(Khofifah and Ramadan 2021)","manualFormatting":"(Khofifah and Ramadan 2021;","plainTextFormattedCitation":"(Khofifah and Ramadan 2021)","previouslyFormattedCitation":"(Khofifah and Ramadan 2021)"},"properties":{"noteIndex":0},"schema":"https://github.com/citation-style-language/schema/raw/master/csl-citation.json"}</w:instrText>
      </w:r>
      <w:r w:rsidR="004936B0">
        <w:fldChar w:fldCharType="separate"/>
      </w:r>
      <w:r w:rsidR="004936B0" w:rsidRPr="004936B0">
        <w:rPr>
          <w:noProof/>
        </w:rPr>
        <w:t xml:space="preserve">(Khofifah </w:t>
      </w:r>
      <w:r w:rsidR="00676CC1">
        <w:rPr>
          <w:noProof/>
        </w:rPr>
        <w:t>dan</w:t>
      </w:r>
      <w:r w:rsidR="004936B0" w:rsidRPr="004936B0">
        <w:rPr>
          <w:noProof/>
        </w:rPr>
        <w:t xml:space="preserve"> Ramadan 2021</w:t>
      </w:r>
      <w:r w:rsidR="00676CC1">
        <w:rPr>
          <w:noProof/>
        </w:rPr>
        <w:t>;</w:t>
      </w:r>
      <w:r w:rsidR="004936B0">
        <w:fldChar w:fldCharType="end"/>
      </w:r>
      <w:r w:rsidR="00BE61E0">
        <w:t xml:space="preserve"> </w:t>
      </w:r>
      <w:r w:rsidR="004936B0">
        <w:fldChar w:fldCharType="begin" w:fldLock="1"/>
      </w:r>
      <w:r w:rsidR="00676CC1">
        <w:instrText>ADDIN CSL_CITATION {"citationItems":[{"id":"ITEM-1","itemData":{"DOI":"10.11645/11.2.2187","ISSN":"1750-5968","author":[{"dropping-particle":"","family":"McKeever","given":"Christine","non-dropping-particle":"","parse-names":false,"suffix":""},{"dropping-particle":"","family":"Bates","given":"Jessica","non-dropping-particle":"","parse-names":false,"suffix":""},{"dropping-particle":"","family":"Reilly","given":"Jacqueline","non-dropping-particle":"","parse-names":false,"suffix":""}],"container-title":"Journal of Information Literacy","id":"ITEM-1","issue":"2","issued":{"date-parts":[["2017"]]},"page":"51-68","title":"School library staff perspectives on teacher information literacy and collaboration","type":"article-journal","volume":"11"},"uris":["http://www.mendeley.com/documents/?uuid=437b7dbc-f905-4278-831f-883821a3aeba"]}],"mendeley":{"formattedCitation":"(McKeever, Bates, and Reilly 2017)","manualFormatting":"McKeever, Bates, dan Reilly 2017)","plainTextFormattedCitation":"(McKeever, Bates, and Reilly 2017)","previouslyFormattedCitation":"(McKeever, Bates, and Reilly 2017)"},"properties":{"noteIndex":0},"schema":"https://github.com/citation-style-language/schema/raw/master/csl-citation.json"}</w:instrText>
      </w:r>
      <w:r w:rsidR="004936B0">
        <w:fldChar w:fldCharType="separate"/>
      </w:r>
      <w:r w:rsidR="004936B0" w:rsidRPr="004936B0">
        <w:rPr>
          <w:noProof/>
        </w:rPr>
        <w:t xml:space="preserve">McKeever, Bates, </w:t>
      </w:r>
      <w:r w:rsidR="00676CC1">
        <w:rPr>
          <w:noProof/>
        </w:rPr>
        <w:t>dan</w:t>
      </w:r>
      <w:r w:rsidR="004936B0" w:rsidRPr="004936B0">
        <w:rPr>
          <w:noProof/>
        </w:rPr>
        <w:t xml:space="preserve"> Reilly 2017)</w:t>
      </w:r>
      <w:r w:rsidR="004936B0">
        <w:fldChar w:fldCharType="end"/>
      </w:r>
      <w:r w:rsidR="002406F1">
        <w:t>. Oleh karena itu</w:t>
      </w:r>
      <w:r>
        <w:t>,</w:t>
      </w:r>
      <w:r w:rsidR="002406F1">
        <w:t xml:space="preserve"> </w:t>
      </w:r>
      <w:r w:rsidR="00BE61E0">
        <w:t>program</w:t>
      </w:r>
      <w:r w:rsidR="002406F1">
        <w:t xml:space="preserve"> literasi dasar sangat penting </w:t>
      </w:r>
      <w:r w:rsidR="00BE61E0">
        <w:t xml:space="preserve">dilaksanakan </w:t>
      </w:r>
      <w:r w:rsidR="002406F1">
        <w:t>di sekolah</w:t>
      </w:r>
      <w:r w:rsidR="00BE61E0">
        <w:t xml:space="preserve"> dasar</w:t>
      </w:r>
      <w:r w:rsidR="000507AE">
        <w:t xml:space="preserve"> </w:t>
      </w:r>
      <w:r w:rsidR="000507AE">
        <w:fldChar w:fldCharType="begin" w:fldLock="1"/>
      </w:r>
      <w:r w:rsidR="000507AE">
        <w:instrText>ADDIN CSL_CITATION {"citationItems":[{"id":"ITEM-1","itemData":{"DOI":"10.31004/basicedu.v4i1.302","ISSN":"2580-1147","author":[{"dropping-particle":"","family":"Aswat","given":"Hijrawatil","non-dropping-particle":"","parse-names":false,"suffix":""},{"dropping-particle":"","family":"Nurmaya","given":"G","non-dropping-particle":"","parse-names":false,"suffix":""},{"dropping-particle":"","family":"Lely","given":"Andi","non-dropping-particle":"","parse-names":false,"suffix":""}],"container-title":"Jurnal Basicedu","id":"ITEM-1","issue":"1","issued":{"date-parts":[["2020"]]},"page":"70-78","publisher":"Universitas Pahlawan Tuanku Tambusai","title":"Analisis Gerakan Literasi Pojok Baca Kelas Terhadap Eksistensi Dayabaca Anak di Sekolah Dasar","type":"article-journal","volume":"4"},"uris":["http://www.mendeley.com/documents/?uuid=43bec933-dbcd-466b-a602-eb1f106ed74e"]}],"mendeley":{"formattedCitation":"(Aswat, Nurmaya, and Lely 2020)","plainTextFormattedCitation":"(Aswat, Nurmaya, and Lely 2020)","previouslyFormattedCitation":"(Aswat, Nurmaya, and Lely 2020)"},"properties":{"noteIndex":0},"schema":"https://github.com/citation-style-language/schema/raw/master/csl-citation.json"}</w:instrText>
      </w:r>
      <w:r w:rsidR="000507AE">
        <w:fldChar w:fldCharType="separate"/>
      </w:r>
      <w:r w:rsidR="000507AE" w:rsidRPr="000507AE">
        <w:rPr>
          <w:noProof/>
        </w:rPr>
        <w:t xml:space="preserve">(Aswat, Nurmaya, </w:t>
      </w:r>
      <w:r w:rsidR="00676CC1">
        <w:rPr>
          <w:noProof/>
        </w:rPr>
        <w:t>dan</w:t>
      </w:r>
      <w:r w:rsidR="000507AE" w:rsidRPr="000507AE">
        <w:rPr>
          <w:noProof/>
        </w:rPr>
        <w:t xml:space="preserve"> Lely 2020</w:t>
      </w:r>
      <w:r w:rsidR="00676CC1">
        <w:rPr>
          <w:noProof/>
        </w:rPr>
        <w:t>;</w:t>
      </w:r>
      <w:r w:rsidR="000507AE">
        <w:fldChar w:fldCharType="end"/>
      </w:r>
      <w:r w:rsidR="002406F1">
        <w:t xml:space="preserve"> </w:t>
      </w:r>
      <w:r w:rsidR="000507AE">
        <w:fldChar w:fldCharType="begin" w:fldLock="1"/>
      </w:r>
      <w:r w:rsidR="00676CC1">
        <w:instrText>ADDIN CSL_CITATION {"citationItems":[{"id":"ITEM-1","itemData":{"DOI":"10.1016/j.tate.2017.02.011","ISSN":"0742-051X","author":[{"dropping-particle":"","family":"Pomerantz","given":"Francesca","non-dropping-particle":"","parse-names":false,"suffix":""},{"dropping-particle":"","family":"Condie","given":"Cami","non-dropping-particle":"","parse-names":false,"suffix":""}],"container-title":"Teaching and teacher education","id":"ITEM-1","issued":{"date-parts":[["2017"]]},"page":"211-221","publisher":"Elsevier","title":"Building bridges from pre-service experiences to elementary classroom literacy teaching: Challenges and opportunities","type":"article-journal","volume":"64"},"uris":["http://www.mendeley.com/documents/?uuid=6e462928-4bb6-43bd-b652-f6a58cac2888"]}],"mendeley":{"formattedCitation":"(Pomerantz and Condie 2017)","manualFormatting":"Pomerantz and Condie 2017)","plainTextFormattedCitation":"(Pomerantz and Condie 2017)","previouslyFormattedCitation":"(Pomerantz and Condie 2017)"},"properties":{"noteIndex":0},"schema":"https://github.com/citation-style-language/schema/raw/master/csl-citation.json"}</w:instrText>
      </w:r>
      <w:r w:rsidR="000507AE">
        <w:fldChar w:fldCharType="separate"/>
      </w:r>
      <w:r w:rsidR="000507AE" w:rsidRPr="000507AE">
        <w:rPr>
          <w:noProof/>
        </w:rPr>
        <w:t xml:space="preserve">Pomerantz </w:t>
      </w:r>
      <w:r w:rsidR="00676CC1">
        <w:rPr>
          <w:noProof/>
        </w:rPr>
        <w:t>dan</w:t>
      </w:r>
      <w:r w:rsidR="000507AE" w:rsidRPr="000507AE">
        <w:rPr>
          <w:noProof/>
        </w:rPr>
        <w:t>Condie 2017)</w:t>
      </w:r>
      <w:r w:rsidR="000507AE">
        <w:fldChar w:fldCharType="end"/>
      </w:r>
      <w:r w:rsidR="002406F1">
        <w:t xml:space="preserve">. Pelaksanaan program literasi yang baik akan menghasilkan kampanye </w:t>
      </w:r>
      <w:r w:rsidR="00BE61E0">
        <w:t>pentingnya membaca</w:t>
      </w:r>
      <w:r w:rsidR="002406F1">
        <w:t xml:space="preserve"> yang baik pula. Tentunya ini tidak akan berhasil jika komunitas sekolah</w:t>
      </w:r>
      <w:r w:rsidR="000C7FBC">
        <w:t xml:space="preserve">, </w:t>
      </w:r>
      <w:r w:rsidR="002406F1">
        <w:t>orang tua</w:t>
      </w:r>
      <w:r w:rsidR="000C7FBC">
        <w:t>, dan pemerintah</w:t>
      </w:r>
      <w:r w:rsidR="002406F1">
        <w:t xml:space="preserve"> tidak mendukungnya</w:t>
      </w:r>
      <w:r w:rsidR="000C7FBC">
        <w:t xml:space="preserve"> </w:t>
      </w:r>
      <w:r w:rsidR="00206670">
        <w:fldChar w:fldCharType="begin" w:fldLock="1"/>
      </w:r>
      <w:r w:rsidR="00BE673E">
        <w:instrText>ADDIN CSL_CITATION {"citationItems":[{"id":"ITEM-1","itemData":{"DOI":"10.1016/j.lisr.2017.11.003","ISSN":"0740-8188","author":[{"dropping-particle":"","family":"Chen","given":"Lin Ching","non-dropping-particle":"","parse-names":false,"suffix":""},{"dropping-particle":"","family":"Huang","given":"Tsai-Wei","non-dropping-particle":"","parse-names":false,"suffix":""},{"dropping-particle":"","family":"Chen","given":"Yaw-Huei","non-dropping-particle":"","parse-names":false,"suffix":""}],"container-title":"Library &amp; Information Science Research","id":"ITEM-1","issue":"4","issued":{"date-parts":[["2017"]]},"page":"256-266","publisher":"Elsevier","title":"The effects of inquiry-based information literacy instruction on memory and comprehension: A longitudinal study","type":"article-journal","volume":"39"},"uris":["http://www.mendeley.com/documents/?uuid=d76d47cf-be47-49f2-870b-00934692b6e3"]}],"mendeley":{"formattedCitation":"(Chen, Huang, and Chen 2017)","plainTextFormattedCitation":"(Chen, Huang, and Chen 2017)","previouslyFormattedCitation":"(Chen, Huang, and Chen 2017)"},"properties":{"noteIndex":0},"schema":"https://github.com/citation-style-language/schema/raw/master/csl-citation.json"}</w:instrText>
      </w:r>
      <w:r w:rsidR="00206670">
        <w:fldChar w:fldCharType="separate"/>
      </w:r>
      <w:r w:rsidR="00206670" w:rsidRPr="00206670">
        <w:rPr>
          <w:noProof/>
        </w:rPr>
        <w:t xml:space="preserve">(Chen, Huang, </w:t>
      </w:r>
      <w:r w:rsidR="00676CC1">
        <w:rPr>
          <w:noProof/>
        </w:rPr>
        <w:t>dan</w:t>
      </w:r>
      <w:r w:rsidR="00206670" w:rsidRPr="00206670">
        <w:rPr>
          <w:noProof/>
        </w:rPr>
        <w:t xml:space="preserve"> Chen 2017)</w:t>
      </w:r>
      <w:r w:rsidR="00206670">
        <w:fldChar w:fldCharType="end"/>
      </w:r>
      <w:r w:rsidR="002406F1">
        <w:t xml:space="preserve">. </w:t>
      </w:r>
    </w:p>
    <w:p w14:paraId="3E2AC750" w14:textId="5ED7C722" w:rsidR="00006B21" w:rsidRPr="00860C1A" w:rsidRDefault="000C7FBC" w:rsidP="00006B21">
      <w:pPr>
        <w:tabs>
          <w:tab w:val="left" w:pos="450"/>
          <w:tab w:val="left" w:pos="2950"/>
        </w:tabs>
        <w:spacing w:line="276" w:lineRule="auto"/>
        <w:ind w:firstLine="567"/>
        <w:jc w:val="both"/>
      </w:pPr>
      <w:r>
        <w:rPr>
          <w:lang w:eastAsia="en-US"/>
        </w:rPr>
        <w:t xml:space="preserve">Dukungan pemerintah dalam meningkatkan minat baca peserta didik sekolah dasar dapat dilihat pada </w:t>
      </w:r>
      <w:r w:rsidRPr="004C4AD7">
        <w:t>program Gerakan Literasi Sekolah yang dimulai dari tahun 2016</w:t>
      </w:r>
      <w:r w:rsidR="00006B21">
        <w:t xml:space="preserve"> </w:t>
      </w:r>
      <w:r w:rsidR="00BE673E">
        <w:fldChar w:fldCharType="begin" w:fldLock="1"/>
      </w:r>
      <w:r w:rsidR="00BE673E">
        <w:instrText>ADDIN CSL_CITATION {"citationItems":[{"id":"ITEM-1","itemData":{"DOI":"10.26740/jrpd.v6n3.p230-237","ISSN":"2460-8475","author":[{"dropping-particle":"","family":"Rohim","given":"Dhina Cahya","non-dropping-particle":"","parse-names":false,"suffix":""},{"dropping-particle":"","family":"Rahmawati","given":"Septina","non-dropping-particle":"","parse-names":false,"suffix":""}],"container-title":"Jurnal Review Pendidikan Dasar: Jurnal Kajian Pendidikan Dan Hasil Penelitian","id":"ITEM-1","issue":"3","issued":{"date-parts":[["2020"]]},"page":"230-237","title":"Peran literasi dalam meningkatkan minat baca siswa di sekolah dasar","type":"article-journal","volume":"6"},"uris":["http://www.mendeley.com/documents/?uuid=1a5b2fb8-547d-4434-9f63-39a2c74f385b"]}],"mendeley":{"formattedCitation":"(Rohim and Rahmawati 2020)","plainTextFormattedCitation":"(Rohim and Rahmawati 2020)","previouslyFormattedCitation":"(Rohim and Rahmawati 2020)"},"properties":{"noteIndex":0},"schema":"https://github.com/citation-style-language/schema/raw/master/csl-citation.json"}</w:instrText>
      </w:r>
      <w:r w:rsidR="00BE673E">
        <w:fldChar w:fldCharType="separate"/>
      </w:r>
      <w:r w:rsidR="00BE673E" w:rsidRPr="00BE673E">
        <w:rPr>
          <w:noProof/>
        </w:rPr>
        <w:t xml:space="preserve">(Rohim </w:t>
      </w:r>
      <w:r w:rsidR="00676CC1">
        <w:rPr>
          <w:noProof/>
        </w:rPr>
        <w:t>dan</w:t>
      </w:r>
      <w:r w:rsidR="00BE673E" w:rsidRPr="00BE673E">
        <w:rPr>
          <w:noProof/>
        </w:rPr>
        <w:t xml:space="preserve"> Rahmawati 2020)</w:t>
      </w:r>
      <w:r w:rsidR="00BE673E">
        <w:fldChar w:fldCharType="end"/>
      </w:r>
      <w:r w:rsidRPr="004C4AD7">
        <w:t xml:space="preserve">. </w:t>
      </w:r>
      <w:r>
        <w:t xml:space="preserve">Program tersebut diperkuat dengan kebijakan </w:t>
      </w:r>
      <w:r>
        <w:rPr>
          <w:lang w:eastAsia="en-US"/>
        </w:rPr>
        <w:t>Merdeka Belajar Kampus Merdeka</w:t>
      </w:r>
      <w:r>
        <w:rPr>
          <w:lang w:eastAsia="en-US"/>
        </w:rPr>
        <w:t xml:space="preserve"> yang s</w:t>
      </w:r>
      <w:r>
        <w:rPr>
          <w:lang w:eastAsia="en-US"/>
        </w:rPr>
        <w:t>alah satu programnya adalah Kampus Mengajar.</w:t>
      </w:r>
      <w:r>
        <w:rPr>
          <w:lang w:eastAsia="en-US"/>
        </w:rPr>
        <w:t xml:space="preserve"> Pada program kampus mengajar, mahasiswa diberi kesempatan untuk melakukan pembelajaran di sekolah dasar dan menjalankan program literasi dasar</w:t>
      </w:r>
      <w:r w:rsidR="00BE673E">
        <w:rPr>
          <w:lang w:eastAsia="en-US"/>
        </w:rPr>
        <w:t xml:space="preserve"> </w:t>
      </w:r>
      <w:r w:rsidR="00BE673E">
        <w:rPr>
          <w:lang w:eastAsia="en-US"/>
        </w:rPr>
        <w:fldChar w:fldCharType="begin" w:fldLock="1"/>
      </w:r>
      <w:r w:rsidR="00BE673E">
        <w:rPr>
          <w:lang w:eastAsia="en-US"/>
        </w:rPr>
        <w:instrText>ADDIN CSL_CITATION {"citationItems":[{"id":"ITEM-1","itemData":{"DOI":"10.31849/dinamisia.v5i6.8589","ISSN":"2614-8927","author":[{"dropping-particle":"","family":"Rachman","given":"Bagus Ali","non-dropping-particle":"","parse-names":false,"suffix":""},{"dropping-particle":"","family":"Firdaus","given":"Firyalita Sarah","non-dropping-particle":"","parse-names":false,"suffix":""},{"dropping-particle":"","family":"Mufidah","given":"Nurul Lailatul","non-dropping-particle":"","parse-names":false,"suffix":""},{"dropping-particle":"","family":"Sadiyah","given":"Halimatus","non-dropping-particle":"","parse-names":false,"suffix":""},{"dropping-particle":"","family":"Sari","given":"Ifit Novita","non-dropping-particle":"","parse-names":false,"suffix":""}],"container-title":"DINAMISIA: Jurnal Pengabdian Kepada Masyarakat","id":"ITEM-1","issue":"6","issued":{"date-parts":[["2021"]]},"page":"1535-1541","title":"Peningkatan kemampuan literasi dan numerasi peserta didik melalui program kampus mengajar angkatan 2","type":"article-journal","volume":"5"},"uris":["http://www.mendeley.com/documents/?uuid=72590a8e-dda7-48b8-9575-9aab6afc6332"]}],"mendeley":{"formattedCitation":"(Rachman et al. 2021)","plainTextFormattedCitation":"(Rachman et al. 2021)","previouslyFormattedCitation":"(Rachman et al. 2021)"},"properties":{"noteIndex":0},"schema":"https://github.com/citation-style-language/schema/raw/master/csl-citation.json"}</w:instrText>
      </w:r>
      <w:r w:rsidR="00BE673E">
        <w:rPr>
          <w:lang w:eastAsia="en-US"/>
        </w:rPr>
        <w:fldChar w:fldCharType="separate"/>
      </w:r>
      <w:r w:rsidR="00BE673E" w:rsidRPr="00BE673E">
        <w:rPr>
          <w:noProof/>
          <w:lang w:eastAsia="en-US"/>
        </w:rPr>
        <w:t>(Rachman et al. 2021)</w:t>
      </w:r>
      <w:r w:rsidR="00BE673E">
        <w:rPr>
          <w:lang w:eastAsia="en-US"/>
        </w:rPr>
        <w:fldChar w:fldCharType="end"/>
      </w:r>
      <w:r>
        <w:rPr>
          <w:lang w:eastAsia="en-US"/>
        </w:rPr>
        <w:t>.</w:t>
      </w:r>
      <w:r w:rsidR="00190C39">
        <w:rPr>
          <w:lang w:eastAsia="en-US"/>
        </w:rPr>
        <w:t xml:space="preserve"> </w:t>
      </w:r>
      <w:proofErr w:type="spellStart"/>
      <w:r w:rsidR="00190C39">
        <w:t>Melalaui</w:t>
      </w:r>
      <w:proofErr w:type="spellEnd"/>
      <w:r w:rsidR="00190C39">
        <w:t xml:space="preserve"> bantuan mahasiswa</w:t>
      </w:r>
      <w:r w:rsidR="00190C39" w:rsidRPr="00CC5DBE">
        <w:t xml:space="preserve"> Kampus Mengajar, </w:t>
      </w:r>
      <w:r w:rsidR="00190C39">
        <w:t>peserta didik sekolah dasar</w:t>
      </w:r>
      <w:r w:rsidR="00190C39" w:rsidRPr="00CC5DBE">
        <w:t xml:space="preserve"> </w:t>
      </w:r>
      <w:r w:rsidR="00190C39">
        <w:t xml:space="preserve">diharapkan </w:t>
      </w:r>
      <w:r w:rsidR="00190C39" w:rsidRPr="00CC5DBE">
        <w:t>semakin merasa gembira, semakin merasa merdeka untuk memilih bacaan yang sesuai dengan minat mereka</w:t>
      </w:r>
      <w:r w:rsidR="00190C39">
        <w:t>,</w:t>
      </w:r>
      <w:r w:rsidR="00190C39" w:rsidRPr="00CC5DBE">
        <w:t xml:space="preserve"> sehingga membaca menjadi sebuah kegiatan yang sangat menyenangkan</w:t>
      </w:r>
      <w:r w:rsidR="00006B21">
        <w:t xml:space="preserve"> </w:t>
      </w:r>
      <w:r w:rsidR="00BE673E">
        <w:fldChar w:fldCharType="begin" w:fldLock="1"/>
      </w:r>
      <w:r w:rsidR="00676CC1">
        <w:instrText>ADDIN CSL_CITATION {"citationItems":[{"id":"ITEM-1","itemData":{"author":[{"dropping-particle":"","family":"Maharinda","given":"Eldy","non-dropping-particle":"","parse-names":false,"suffix":""},{"dropping-particle":"","family":"Racmadayanti","given":"Putri","non-dropping-particle":"","parse-names":false,"suffix":""},{"dropping-particle":"","family":"Rahmawati","given":"Amalia","non-dropping-particle":"","parse-names":false,"suffix":""}],"container-title":"ENTINAS: Jurnal Pendidikan dan Teknologi Pembelajaran","id":"ITEM-1","issue":"1","issued":{"date-parts":[["2023"]]},"page":"77-88","title":"PENGARUH GERAKAN LITERASI SEKOLAH TERHADAP MINAT BACA DAN HASIL BELAJAR BAHASA INDONESIA PADA SISWA KELAS III SD NEGERI SIDOKUMPUL","type":"article-journal","volume":"1"},"uris":["http://www.mendeley.com/documents/?uuid=54ce2348-a2f3-4a93-acc7-63688635145c"]}],"mendeley":{"formattedCitation":"(Maharinda, Racmadayanti, and Rahmawati 2023)","manualFormatting":"(Maharinda, Racmadayanti, dan Rahmawati 2023;","plainTextFormattedCitation":"(Maharinda, Racmadayanti, and Rahmawati 2023)","previouslyFormattedCitation":"(Maharinda, Racmadayanti, and Rahmawati 2023)"},"properties":{"noteIndex":0},"schema":"https://github.com/citation-style-language/schema/raw/master/csl-citation.json"}</w:instrText>
      </w:r>
      <w:r w:rsidR="00BE673E">
        <w:fldChar w:fldCharType="separate"/>
      </w:r>
      <w:r w:rsidR="00BE673E" w:rsidRPr="00BE673E">
        <w:rPr>
          <w:noProof/>
        </w:rPr>
        <w:t xml:space="preserve">(Maharinda, Racmadayanti, </w:t>
      </w:r>
      <w:r w:rsidR="00676CC1">
        <w:rPr>
          <w:noProof/>
        </w:rPr>
        <w:t>dan</w:t>
      </w:r>
      <w:r w:rsidR="00BE673E" w:rsidRPr="00BE673E">
        <w:rPr>
          <w:noProof/>
        </w:rPr>
        <w:t xml:space="preserve"> Rahmawati 2023</w:t>
      </w:r>
      <w:r w:rsidR="00676CC1">
        <w:rPr>
          <w:noProof/>
        </w:rPr>
        <w:t>;</w:t>
      </w:r>
      <w:r w:rsidR="00BE673E">
        <w:fldChar w:fldCharType="end"/>
      </w:r>
      <w:r w:rsidR="00BE673E">
        <w:t xml:space="preserve"> </w:t>
      </w:r>
      <w:r w:rsidR="00BE673E">
        <w:fldChar w:fldCharType="begin" w:fldLock="1"/>
      </w:r>
      <w:r w:rsidR="00676CC1">
        <w:instrText>ADDIN CSL_CITATION {"citationItems":[{"id":"ITEM-1","itemData":{"DOI":"10.54069/attadrib.v6i2.586","ISSN":"2775-8109","author":[{"dropping-particle":"","family":"Ahyar","given":"Ahmad Miftahul","non-dropping-particle":"","parse-names":false,"suffix":""},{"dropping-particle":"","family":"Zumrotun","given":"Erna","non-dropping-particle":"","parse-names":false,"suffix":""}],"container-title":"Attadrib: Jurnal Pendidikan Guru Madrasah Ibtidaiyah","id":"ITEM-1","issue":"2","issued":{"date-parts":[["2023"]]},"page":"291-301","title":"Upaya Meningkatkan Budaya Literasi di Sekola Dasar Melalui Implementasi Progam Kampus Mengajar","type":"article-journal","volume":"6"},"uris":["http://www.mendeley.com/documents/?uuid=aef55158-69cf-4309-8080-4ea870b7ab9f"]}],"mendeley":{"formattedCitation":"(Ahyar and Zumrotun 2023)","manualFormatting":"Ahyar and Zumrotun 2023)","plainTextFormattedCitation":"(Ahyar and Zumrotun 2023)","previouslyFormattedCitation":"(Ahyar and Zumrotun 2023)"},"properties":{"noteIndex":0},"schema":"https://github.com/citation-style-language/schema/raw/master/csl-citation.json"}</w:instrText>
      </w:r>
      <w:r w:rsidR="00BE673E">
        <w:fldChar w:fldCharType="separate"/>
      </w:r>
      <w:r w:rsidR="00BE673E" w:rsidRPr="00BE673E">
        <w:rPr>
          <w:noProof/>
        </w:rPr>
        <w:t xml:space="preserve">Ahyar </w:t>
      </w:r>
      <w:r w:rsidR="00676CC1">
        <w:rPr>
          <w:noProof/>
        </w:rPr>
        <w:t>dan</w:t>
      </w:r>
      <w:r w:rsidR="00BE673E" w:rsidRPr="00BE673E">
        <w:rPr>
          <w:noProof/>
        </w:rPr>
        <w:t xml:space="preserve"> Zumrotun 2023)</w:t>
      </w:r>
      <w:r w:rsidR="00BE673E">
        <w:fldChar w:fldCharType="end"/>
      </w:r>
      <w:r w:rsidR="00006B21" w:rsidRPr="001A6E7B">
        <w:t>.</w:t>
      </w:r>
    </w:p>
    <w:p w14:paraId="2D14D6F3" w14:textId="5A0EB8BC" w:rsidR="00006B21" w:rsidRDefault="00860C1A" w:rsidP="00006B21">
      <w:pPr>
        <w:tabs>
          <w:tab w:val="left" w:pos="450"/>
          <w:tab w:val="left" w:pos="2950"/>
        </w:tabs>
        <w:spacing w:line="276" w:lineRule="auto"/>
        <w:ind w:firstLine="567"/>
        <w:jc w:val="both"/>
        <w:rPr>
          <w:noProof/>
        </w:rPr>
      </w:pPr>
      <w:r>
        <w:t xml:space="preserve">Kesuksesan program literasi dan peningkatan minat baca peserta didik menjadi kajian yang menarik di kalangan peneliti bidang pendidikan. Misalnya, </w:t>
      </w:r>
      <w:r w:rsidR="00BE673E">
        <w:fldChar w:fldCharType="begin" w:fldLock="1"/>
      </w:r>
      <w:r w:rsidR="00415451">
        <w:instrText>ADDIN CSL_CITATION {"citationItems":[{"id":"ITEM-1","itemData":{"author":[{"dropping-particle":"","family":"Santoso","given":"Ridwan","non-dropping-particle":"","parse-names":false,"suffix":""}],"container-title":"Skripsi. FAKULTAS KEGURUAN DAN ILMU PENDIDIKAN, UNIVERSITAS LAMPUNG.","id":"ITEM-1","issued":{"date-parts":[["2018"]]},"publisher":"FAKULTAS KEGURUAN DAN ILMU PENDIDIKAN","title":"Pengaruh Program Literasi Sekolah terhadap Minat Baca Peserta Didik SMA Negeri 2 Gadingrejo Tahun Pelajaran 2017/2018","type":"article-journal"},"uris":["http://www.mendeley.com/documents/?uuid=6a624517-4261-44ab-ae3e-1cc70785b810"]}],"mendeley":{"formattedCitation":"(Santoso 2018)","manualFormatting":"Santoso (2018)","plainTextFormattedCitation":"(Santoso 2018)","previouslyFormattedCitation":"(Santoso 2018)"},"properties":{"noteIndex":0},"schema":"https://github.com/citation-style-language/schema/raw/master/csl-citation.json"}</w:instrText>
      </w:r>
      <w:r w:rsidR="00BE673E">
        <w:fldChar w:fldCharType="separate"/>
      </w:r>
      <w:r w:rsidR="00BE673E" w:rsidRPr="00BE673E">
        <w:rPr>
          <w:noProof/>
        </w:rPr>
        <w:t xml:space="preserve">Santoso </w:t>
      </w:r>
      <w:r w:rsidR="00BE673E">
        <w:rPr>
          <w:noProof/>
        </w:rPr>
        <w:t>(</w:t>
      </w:r>
      <w:r w:rsidR="00BE673E" w:rsidRPr="00BE673E">
        <w:rPr>
          <w:noProof/>
        </w:rPr>
        <w:t>2018)</w:t>
      </w:r>
      <w:r w:rsidR="00BE673E">
        <w:fldChar w:fldCharType="end"/>
      </w:r>
      <w:r w:rsidR="00BE673E">
        <w:t xml:space="preserve"> </w:t>
      </w:r>
      <w:r>
        <w:t xml:space="preserve">mengkaji </w:t>
      </w:r>
      <w:r w:rsidRPr="0000437D">
        <w:t>pengaruh program gerakan literasi sekolah</w:t>
      </w:r>
      <w:r w:rsidR="000C7FBC" w:rsidRPr="0000437D">
        <w:t xml:space="preserve"> </w:t>
      </w:r>
      <w:r>
        <w:t>t</w:t>
      </w:r>
      <w:r w:rsidR="000C7FBC" w:rsidRPr="0000437D">
        <w:t>er</w:t>
      </w:r>
      <w:r w:rsidR="000C7FBC">
        <w:t xml:space="preserve">hadap </w:t>
      </w:r>
      <w:r>
        <w:t xml:space="preserve">minat baca peserta didik </w:t>
      </w:r>
      <w:r w:rsidR="000C7FBC" w:rsidRPr="0000437D">
        <w:t>SMA Negeri 2 Gading</w:t>
      </w:r>
      <w:r w:rsidR="000C7FBC" w:rsidRPr="0000437D">
        <w:rPr>
          <w:spacing w:val="-5"/>
        </w:rPr>
        <w:t xml:space="preserve"> </w:t>
      </w:r>
      <w:r w:rsidR="000C7FBC">
        <w:t>Rejo</w:t>
      </w:r>
      <w:r>
        <w:t>.</w:t>
      </w:r>
      <w:r w:rsidR="000C7FBC">
        <w:t xml:space="preserve"> </w:t>
      </w:r>
      <w:r w:rsidR="00415451">
        <w:fldChar w:fldCharType="begin" w:fldLock="1"/>
      </w:r>
      <w:r w:rsidR="00676CC1">
        <w:instrText>ADDIN CSL_CITATION {"citationItems":[{"id":"ITEM-1","itemData":{"ISSN":"2656-2340","author":[{"dropping-particle":"","family":"Srihartati","given":"Yuli","non-dropping-particle":"","parse-names":false,"suffix":""},{"dropping-particle":"","family":"Husniati","given":"Husniati","non-dropping-particle":"","parse-names":false,"suffix":""},{"dropping-particle":"","family":"Nisa","given":"Khairun","non-dropping-particle":"","parse-names":false,"suffix":""}],"container-title":"Journal of Classroom Action Research","id":"ITEM-1","issue":"2","issued":{"date-parts":[["2023"]]},"page":"168-178","title":"Hubungan program literasi dasar dengan minat baca siswa","type":"article-journal","volume":"5"},"uris":["http://www.mendeley.com/documents/?uuid=30461869-54b4-4cf8-92ac-0ef8d3eacbc0"]}],"mendeley":{"formattedCitation":"(Srihartati, Husniati, and Nisa 2023)","manualFormatting":"Srihartati, Husniati, dan Nisa (2023)","plainTextFormattedCitation":"(Srihartati, Husniati, and Nisa 2023)","previouslyFormattedCitation":"(Srihartati, Husniati, and Nisa 2023)"},"properties":{"noteIndex":0},"schema":"https://github.com/citation-style-language/schema/raw/master/csl-citation.json"}</w:instrText>
      </w:r>
      <w:r w:rsidR="00415451">
        <w:fldChar w:fldCharType="separate"/>
      </w:r>
      <w:r w:rsidR="00415451" w:rsidRPr="00415451">
        <w:rPr>
          <w:noProof/>
        </w:rPr>
        <w:t xml:space="preserve">Srihartati, Husniati, </w:t>
      </w:r>
      <w:r w:rsidR="00676CC1">
        <w:rPr>
          <w:noProof/>
        </w:rPr>
        <w:t>dan</w:t>
      </w:r>
      <w:r w:rsidR="00415451" w:rsidRPr="00415451">
        <w:rPr>
          <w:noProof/>
        </w:rPr>
        <w:t xml:space="preserve"> Nisa </w:t>
      </w:r>
      <w:r w:rsidR="00415451">
        <w:rPr>
          <w:noProof/>
        </w:rPr>
        <w:t>(</w:t>
      </w:r>
      <w:r w:rsidR="00415451" w:rsidRPr="00415451">
        <w:rPr>
          <w:noProof/>
        </w:rPr>
        <w:t>2023)</w:t>
      </w:r>
      <w:r w:rsidR="00415451">
        <w:fldChar w:fldCharType="end"/>
      </w:r>
      <w:r w:rsidR="00415451">
        <w:t xml:space="preserve"> </w:t>
      </w:r>
      <w:r>
        <w:rPr>
          <w:shd w:val="clear" w:color="auto" w:fill="FFFFFF"/>
        </w:rPr>
        <w:t>meneliti</w:t>
      </w:r>
      <w:r w:rsidR="000C7FBC" w:rsidRPr="00A21163">
        <w:rPr>
          <w:shd w:val="clear" w:color="auto" w:fill="FFFFFF"/>
        </w:rPr>
        <w:t xml:space="preserve"> hubungan program literasi dasar dengan minat baca siswa kelas</w:t>
      </w:r>
      <w:r>
        <w:rPr>
          <w:shd w:val="clear" w:color="auto" w:fill="FFFFFF"/>
        </w:rPr>
        <w:t xml:space="preserve"> </w:t>
      </w:r>
      <w:r w:rsidR="000C7FBC" w:rsidRPr="00A21163">
        <w:rPr>
          <w:shd w:val="clear" w:color="auto" w:fill="FFFFFF"/>
        </w:rPr>
        <w:t>V M</w:t>
      </w:r>
      <w:r>
        <w:rPr>
          <w:shd w:val="clear" w:color="auto" w:fill="FFFFFF"/>
        </w:rPr>
        <w:t xml:space="preserve">adrasah </w:t>
      </w:r>
      <w:proofErr w:type="spellStart"/>
      <w:r w:rsidR="000C7FBC" w:rsidRPr="00A21163">
        <w:rPr>
          <w:shd w:val="clear" w:color="auto" w:fill="FFFFFF"/>
        </w:rPr>
        <w:t>I</w:t>
      </w:r>
      <w:r>
        <w:rPr>
          <w:shd w:val="clear" w:color="auto" w:fill="FFFFFF"/>
        </w:rPr>
        <w:t>btidaiyah</w:t>
      </w:r>
      <w:proofErr w:type="spellEnd"/>
      <w:r>
        <w:rPr>
          <w:shd w:val="clear" w:color="auto" w:fill="FFFFFF"/>
        </w:rPr>
        <w:t>.</w:t>
      </w:r>
      <w:r w:rsidR="000C7FBC" w:rsidRPr="00A21163">
        <w:rPr>
          <w:shd w:val="clear" w:color="auto" w:fill="FFFFFF"/>
        </w:rPr>
        <w:t xml:space="preserve"> </w:t>
      </w:r>
      <w:r>
        <w:rPr>
          <w:shd w:val="clear" w:color="auto" w:fill="FFFFFF"/>
        </w:rPr>
        <w:t xml:space="preserve">Hasil penelitian </w:t>
      </w:r>
      <w:r w:rsidR="00415451">
        <w:rPr>
          <w:shd w:val="clear" w:color="auto" w:fill="FFFFFF"/>
        </w:rPr>
        <w:fldChar w:fldCharType="begin" w:fldLock="1"/>
      </w:r>
      <w:r w:rsidR="00415451">
        <w:rPr>
          <w:shd w:val="clear" w:color="auto" w:fill="FFFFFF"/>
        </w:rPr>
        <w:instrText>ADDIN CSL_CITATION {"citationItems":[{"id":"ITEM-1","itemData":{"DOI":"10.21009/PIP.322.2","author":[{"dropping-particle":"","family":"Fauzi","given":"Fauzi","non-dropping-particle":"","parse-names":false,"suffix":""}],"container-title":"Perspektif Ilmu Pendidikan","id":"ITEM-1","issue":"2","issued":{"date-parts":[["2018"]]},"page":"95-105","publisher":"UNJ","title":"Karakteristik Kesulitan belajar membaca pada siswa kelas rendah sekolah dasar","type":"article-journal","volume":"32"},"uris":["http://www.mendeley.com/documents/?uuid=f8a33c46-9bce-499b-adad-4e01a08ae4cd"]}],"mendeley":{"formattedCitation":"(Fauzi 2018)","manualFormatting":"Fauzi (2018)","plainTextFormattedCitation":"(Fauzi 2018)","previouslyFormattedCitation":"(Fauzi 2018)"},"properties":{"noteIndex":0},"schema":"https://github.com/citation-style-language/schema/raw/master/csl-citation.json"}</w:instrText>
      </w:r>
      <w:r w:rsidR="00415451">
        <w:rPr>
          <w:shd w:val="clear" w:color="auto" w:fill="FFFFFF"/>
        </w:rPr>
        <w:fldChar w:fldCharType="separate"/>
      </w:r>
      <w:r w:rsidR="00415451" w:rsidRPr="00415451">
        <w:rPr>
          <w:noProof/>
          <w:shd w:val="clear" w:color="auto" w:fill="FFFFFF"/>
        </w:rPr>
        <w:t xml:space="preserve">Fauzi </w:t>
      </w:r>
      <w:r w:rsidR="00415451">
        <w:rPr>
          <w:noProof/>
          <w:shd w:val="clear" w:color="auto" w:fill="FFFFFF"/>
        </w:rPr>
        <w:t>(</w:t>
      </w:r>
      <w:r w:rsidR="00415451" w:rsidRPr="00415451">
        <w:rPr>
          <w:noProof/>
          <w:shd w:val="clear" w:color="auto" w:fill="FFFFFF"/>
        </w:rPr>
        <w:t>2018)</w:t>
      </w:r>
      <w:r w:rsidR="00415451">
        <w:rPr>
          <w:shd w:val="clear" w:color="auto" w:fill="FFFFFF"/>
        </w:rPr>
        <w:fldChar w:fldCharType="end"/>
      </w:r>
      <w:r w:rsidR="00415451">
        <w:rPr>
          <w:shd w:val="clear" w:color="auto" w:fill="FFFFFF"/>
        </w:rPr>
        <w:t xml:space="preserve"> </w:t>
      </w:r>
      <w:r>
        <w:t>yang menemukan bahwa s</w:t>
      </w:r>
      <w:r w:rsidR="000C7FBC" w:rsidRPr="001A6E7B">
        <w:t>iswa yang mengalami kesulitan belajar membaca menunjukkan hasil belajar yang rendah pada mata pelajaran lain.</w:t>
      </w:r>
      <w:r w:rsidR="00807BDC">
        <w:t xml:space="preserve"> Berdasarkan telaah penelitian terdahulu, penulis menemukan cela permasalahan yang belum tersentuh oleh kajian sebelumnya. </w:t>
      </w:r>
      <w:r w:rsidR="00006B21">
        <w:t xml:space="preserve">Umumnya hanya mengkaji program literasi yang dilakukan sekolah atau guru dalam meningkatkan minat membaca peserta didik. Belum ada yang secara khusus </w:t>
      </w:r>
      <w:proofErr w:type="spellStart"/>
      <w:r w:rsidR="00006B21">
        <w:t>memngkaji</w:t>
      </w:r>
      <w:proofErr w:type="spellEnd"/>
      <w:r w:rsidR="00006B21">
        <w:t xml:space="preserve"> program literasi yang dilakukan oleh mahasiswa Kampus Mengajar yang notabene pesertanya tidak semua berasal dari program studi pendidikan. Tujuan program literasi dasar pada Kampus Mengajar ini adalah </w:t>
      </w:r>
      <w:r w:rsidR="000C7FBC" w:rsidRPr="001A6E7B">
        <w:t>penerapan kegiatan yang tepat dalam pembelajaran literasi sebagai upaya peningkatan minat baca siswa</w:t>
      </w:r>
      <w:r w:rsidR="00006B21">
        <w:t>. Minat baca ini penting dalam memberi</w:t>
      </w:r>
      <w:r w:rsidR="000C7FBC" w:rsidRPr="001A6E7B">
        <w:t xml:space="preserve"> dampak positif bagi </w:t>
      </w:r>
      <w:r w:rsidR="00006B21">
        <w:t>peserta didik,</w:t>
      </w:r>
      <w:r w:rsidR="000C7FBC" w:rsidRPr="001A6E7B">
        <w:t xml:space="preserve"> khususnya terkait dengan budaya literasi di sekolah</w:t>
      </w:r>
      <w:r w:rsidR="00EA248D">
        <w:t xml:space="preserve"> </w:t>
      </w:r>
      <w:r w:rsidR="00415451">
        <w:fldChar w:fldCharType="begin" w:fldLock="1"/>
      </w:r>
      <w:r w:rsidR="00EF3001">
        <w:instrText>ADDIN CSL_CITATION {"citationItems":[{"id":"ITEM-1","itemData":{"ISSN":"2685-936X","author":[{"dropping-particle":"","family":"Elendiana","given":"Magdalena","non-dropping-particle":"","parse-names":false,"suffix":""}],"container-title":"Jurnal Pendidikan Dan Konseling (JPDK)","id":"ITEM-1","issue":"1","issued":{"date-parts":[["2020"]]},"page":"54-60","title":"Upaya meningkatkan minat baca siswa sekolah dasar","type":"article-journal","volume":"2"},"uris":["http://www.mendeley.com/documents/?uuid=c217a41e-3de5-4f66-a637-c95f723edb85"]}],"mendeley":{"formattedCitation":"(Elendiana 2020)","plainTextFormattedCitation":"(Elendiana 2020)","previouslyFormattedCitation":"(Elendiana 2020)"},"properties":{"noteIndex":0},"schema":"https://github.com/citation-style-language/schema/raw/master/csl-citation.json"}</w:instrText>
      </w:r>
      <w:r w:rsidR="00415451">
        <w:fldChar w:fldCharType="separate"/>
      </w:r>
      <w:r w:rsidR="00415451" w:rsidRPr="00415451">
        <w:rPr>
          <w:noProof/>
        </w:rPr>
        <w:t>(Elendiana 2020)</w:t>
      </w:r>
      <w:r w:rsidR="00415451">
        <w:fldChar w:fldCharType="end"/>
      </w:r>
      <w:r w:rsidR="00EA248D">
        <w:rPr>
          <w:noProof/>
        </w:rPr>
        <w:t>.</w:t>
      </w:r>
    </w:p>
    <w:p w14:paraId="2F4860FE" w14:textId="6D8B4792" w:rsidR="00A64879" w:rsidRDefault="00A64879" w:rsidP="00EA248D">
      <w:pPr>
        <w:tabs>
          <w:tab w:val="left" w:pos="450"/>
          <w:tab w:val="left" w:pos="2950"/>
        </w:tabs>
        <w:spacing w:line="276" w:lineRule="auto"/>
        <w:ind w:firstLine="567"/>
        <w:jc w:val="both"/>
      </w:pPr>
      <w:r w:rsidRPr="00A64879">
        <w:t>Berdasarkan permasalahan yang telah dipaparkan dan posisi penelitian ini di tengah penelitian sebelumnya, menari</w:t>
      </w:r>
      <w:r>
        <w:t xml:space="preserve">k untuk mengkaji </w:t>
      </w:r>
      <w:r w:rsidR="00EA248D">
        <w:t xml:space="preserve">pengaruh </w:t>
      </w:r>
      <w:r>
        <w:t xml:space="preserve">program literasi dasar terhadap </w:t>
      </w:r>
      <w:r>
        <w:lastRenderedPageBreak/>
        <w:t xml:space="preserve">minat baca </w:t>
      </w:r>
      <w:r w:rsidR="00EA248D">
        <w:t>peserta didik sekolah dasar</w:t>
      </w:r>
      <w:r w:rsidRPr="00A64879">
        <w:t xml:space="preserve">. </w:t>
      </w:r>
      <w:r w:rsidR="00EA248D">
        <w:t xml:space="preserve">Pokok masalah tersebut dibagi kedalam tiga </w:t>
      </w:r>
      <w:proofErr w:type="spellStart"/>
      <w:r w:rsidR="00EA248D">
        <w:t>submasalah</w:t>
      </w:r>
      <w:proofErr w:type="spellEnd"/>
      <w:r w:rsidR="00EA248D">
        <w:t xml:space="preserve">: </w:t>
      </w:r>
      <w:r>
        <w:t xml:space="preserve">(1) </w:t>
      </w:r>
      <w:r w:rsidR="006A46C0">
        <w:t xml:space="preserve">Bagaimana </w:t>
      </w:r>
      <w:r w:rsidR="00EA248D">
        <w:t>gambaran</w:t>
      </w:r>
      <w:r>
        <w:t xml:space="preserve"> program literasi dasar </w:t>
      </w:r>
      <w:r w:rsidR="00EA248D">
        <w:t>pada peserta didik</w:t>
      </w:r>
      <w:r w:rsidR="006A46C0">
        <w:t xml:space="preserve"> </w:t>
      </w:r>
      <w:r w:rsidR="00EA248D">
        <w:t>sekolah dasar?</w:t>
      </w:r>
      <w:r>
        <w:t xml:space="preserve"> (2) </w:t>
      </w:r>
      <w:r w:rsidR="006A46C0">
        <w:t>Bagaimana</w:t>
      </w:r>
      <w:r w:rsidR="00EA248D">
        <w:t xml:space="preserve"> gambaran </w:t>
      </w:r>
      <w:r>
        <w:t xml:space="preserve">minat baca </w:t>
      </w:r>
      <w:r w:rsidR="00EA248D">
        <w:t>peserta didik sekolah dasar?</w:t>
      </w:r>
      <w:r>
        <w:t xml:space="preserve"> (</w:t>
      </w:r>
      <w:r w:rsidR="006A46C0">
        <w:t>3) A</w:t>
      </w:r>
      <w:r>
        <w:t xml:space="preserve">pakah </w:t>
      </w:r>
      <w:r w:rsidR="00276AA6">
        <w:t xml:space="preserve">literasi dasar </w:t>
      </w:r>
      <w:r w:rsidR="00276AA6">
        <w:t>ber</w:t>
      </w:r>
      <w:r>
        <w:t xml:space="preserve">pengaruh </w:t>
      </w:r>
      <w:proofErr w:type="spellStart"/>
      <w:r>
        <w:t>tehadap</w:t>
      </w:r>
      <w:proofErr w:type="spellEnd"/>
      <w:r>
        <w:t xml:space="preserve"> minat baca </w:t>
      </w:r>
      <w:r w:rsidR="00EA248D">
        <w:t>peserta didik sekolah dasar?</w:t>
      </w:r>
    </w:p>
    <w:p w14:paraId="5DE56CF4" w14:textId="77777777" w:rsidR="00917549" w:rsidRPr="00A64879" w:rsidRDefault="00917549" w:rsidP="00EA248D">
      <w:pPr>
        <w:tabs>
          <w:tab w:val="left" w:pos="450"/>
          <w:tab w:val="left" w:pos="2950"/>
        </w:tabs>
        <w:spacing w:line="276" w:lineRule="auto"/>
        <w:ind w:firstLine="567"/>
        <w:jc w:val="both"/>
        <w:rPr>
          <w:b/>
          <w:i/>
        </w:rPr>
      </w:pPr>
    </w:p>
    <w:p w14:paraId="208C72E3" w14:textId="5CFBD65F" w:rsidR="00B77E5B" w:rsidRPr="00824627" w:rsidRDefault="00244C45" w:rsidP="00917549">
      <w:pPr>
        <w:tabs>
          <w:tab w:val="left" w:pos="450"/>
        </w:tabs>
        <w:spacing w:line="276" w:lineRule="auto"/>
        <w:rPr>
          <w:b/>
          <w:caps/>
        </w:rPr>
      </w:pPr>
      <w:r>
        <w:rPr>
          <w:b/>
          <w:caps/>
        </w:rPr>
        <w:t>METOD</w:t>
      </w:r>
      <w:r w:rsidR="00264F46">
        <w:rPr>
          <w:b/>
          <w:caps/>
        </w:rPr>
        <w:t>E</w:t>
      </w:r>
    </w:p>
    <w:p w14:paraId="663989E0" w14:textId="1E77A948" w:rsidR="00824627" w:rsidRPr="00686791" w:rsidRDefault="00917549" w:rsidP="00736570">
      <w:pPr>
        <w:tabs>
          <w:tab w:val="left" w:pos="450"/>
          <w:tab w:val="left" w:pos="2950"/>
        </w:tabs>
        <w:spacing w:line="276" w:lineRule="auto"/>
        <w:ind w:firstLine="567"/>
        <w:jc w:val="both"/>
      </w:pPr>
      <w:r>
        <w:t>Jenis p</w:t>
      </w:r>
      <w:r w:rsidR="00824627" w:rsidRPr="00686791">
        <w:t xml:space="preserve">enelitian ini </w:t>
      </w:r>
      <w:r>
        <w:t>adalah</w:t>
      </w:r>
      <w:r w:rsidR="00824627" w:rsidRPr="00686791">
        <w:t xml:space="preserve"> </w:t>
      </w:r>
      <w:r w:rsidR="00824627" w:rsidRPr="00686791">
        <w:rPr>
          <w:i/>
        </w:rPr>
        <w:t>ex post facto</w:t>
      </w:r>
      <w:r>
        <w:rPr>
          <w:iCs/>
        </w:rPr>
        <w:t xml:space="preserve"> dengan metode kuantitatif</w:t>
      </w:r>
      <w:r w:rsidR="00824627" w:rsidRPr="00686791">
        <w:rPr>
          <w:i/>
        </w:rPr>
        <w:t xml:space="preserve">. </w:t>
      </w:r>
      <w:r>
        <w:t xml:space="preserve">Jenis </w:t>
      </w:r>
      <w:r w:rsidRPr="00686791">
        <w:rPr>
          <w:i/>
        </w:rPr>
        <w:t>ex post facto</w:t>
      </w:r>
      <w:r>
        <w:rPr>
          <w:iCs/>
        </w:rPr>
        <w:t xml:space="preserve"> </w:t>
      </w:r>
      <w:r w:rsidR="00824627" w:rsidRPr="00686791">
        <w:t xml:space="preserve">dipilih karena variabel </w:t>
      </w:r>
      <w:r>
        <w:t>penelitian ini</w:t>
      </w:r>
      <w:r w:rsidR="00824627" w:rsidRPr="00686791">
        <w:t xml:space="preserve"> tidak dikendalikan</w:t>
      </w:r>
      <w:r>
        <w:t>. D</w:t>
      </w:r>
      <w:r w:rsidR="00824627" w:rsidRPr="00686791">
        <w:t xml:space="preserve">alam arti variabel tersebut </w:t>
      </w:r>
      <w:r w:rsidR="00D36FAA">
        <w:t>sudah terjad</w:t>
      </w:r>
      <w:r w:rsidR="00F75C9A">
        <w:t>i</w:t>
      </w:r>
      <w:r w:rsidR="006D0B45">
        <w:t xml:space="preserve"> </w:t>
      </w:r>
      <w:r w:rsidR="006D0B45">
        <w:fldChar w:fldCharType="begin" w:fldLock="1"/>
      </w:r>
      <w:r w:rsidR="007E0E84">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rsidR="006D0B45">
        <w:fldChar w:fldCharType="separate"/>
      </w:r>
      <w:r w:rsidR="006D0B45" w:rsidRPr="006D0B45">
        <w:rPr>
          <w:noProof/>
        </w:rPr>
        <w:t>(Arikunto 2014)</w:t>
      </w:r>
      <w:r w:rsidR="006D0B45">
        <w:fldChar w:fldCharType="end"/>
      </w:r>
      <w:r w:rsidR="00F75C9A">
        <w:t>.</w:t>
      </w:r>
      <w:r w:rsidR="00824627" w:rsidRPr="00686791">
        <w:rPr>
          <w:i/>
        </w:rPr>
        <w:t xml:space="preserve"> </w:t>
      </w:r>
      <w:r w:rsidR="00824627" w:rsidRPr="00686791">
        <w:t xml:space="preserve">Metode penelitian kuantitatif digunakan untuk analisis data </w:t>
      </w:r>
      <w:r>
        <w:t xml:space="preserve">penelitian ini </w:t>
      </w:r>
      <w:r w:rsidR="00824627" w:rsidRPr="00686791">
        <w:t xml:space="preserve">bersifat statistik dengan tujuan untuk menguji hipotesis yang telah ditetapkan </w:t>
      </w:r>
      <w:r w:rsidR="00EF3001">
        <w:fldChar w:fldCharType="begin" w:fldLock="1"/>
      </w:r>
      <w:r w:rsidR="006D0B45">
        <w:instrText>ADDIN CSL_CITATION {"citationItems":[{"id":"ITEM-1","itemData":{"author":[{"dropping-particle":"","family":"Sugiyono","given":"Sugiyono","non-dropping-particle":"","parse-names":false,"suffix":""}],"id":"ITEM-1","issued":{"date-parts":[["2019"]]},"publisher":"Alfabeta","publisher-place":"Bandung","title":"Metode Penelitian","type":"book"},"uris":["http://www.mendeley.com/documents/?uuid=1dd64748-22ac-4e6d-ace3-e3ff6b4ad9db"]}],"mendeley":{"formattedCitation":"(Sugiyono 2019)","plainTextFormattedCitation":"(Sugiyono 2019)","previouslyFormattedCitation":"(Sugiyono 2019)"},"properties":{"noteIndex":0},"schema":"https://github.com/citation-style-language/schema/raw/master/csl-citation.json"}</w:instrText>
      </w:r>
      <w:r w:rsidR="00EF3001">
        <w:fldChar w:fldCharType="separate"/>
      </w:r>
      <w:r w:rsidR="00EF3001" w:rsidRPr="00EF3001">
        <w:rPr>
          <w:noProof/>
        </w:rPr>
        <w:t>(Sugiyono 2019)</w:t>
      </w:r>
      <w:r w:rsidR="00EF3001">
        <w:fldChar w:fldCharType="end"/>
      </w:r>
      <w:r w:rsidR="00824627" w:rsidRPr="00686791">
        <w:t>.</w:t>
      </w:r>
    </w:p>
    <w:p w14:paraId="411B041D" w14:textId="55F39DD2" w:rsidR="00824627" w:rsidRDefault="00824627" w:rsidP="000C4090">
      <w:pPr>
        <w:tabs>
          <w:tab w:val="left" w:pos="450"/>
          <w:tab w:val="left" w:pos="2950"/>
        </w:tabs>
        <w:spacing w:line="276" w:lineRule="auto"/>
        <w:ind w:firstLine="567"/>
        <w:jc w:val="both"/>
      </w:pPr>
      <w:r w:rsidRPr="00686791">
        <w:t>Variabel</w:t>
      </w:r>
      <w:r w:rsidRPr="00686791">
        <w:rPr>
          <w:spacing w:val="-8"/>
        </w:rPr>
        <w:t xml:space="preserve"> </w:t>
      </w:r>
      <w:r w:rsidRPr="00686791">
        <w:t>bebas</w:t>
      </w:r>
      <w:r w:rsidRPr="00686791">
        <w:rPr>
          <w:spacing w:val="-6"/>
        </w:rPr>
        <w:t xml:space="preserve"> </w:t>
      </w:r>
      <w:r w:rsidRPr="00686791">
        <w:t>(X)</w:t>
      </w:r>
      <w:r w:rsidRPr="00686791">
        <w:rPr>
          <w:spacing w:val="-9"/>
        </w:rPr>
        <w:t xml:space="preserve"> </w:t>
      </w:r>
      <w:r w:rsidRPr="00686791">
        <w:t>pada</w:t>
      </w:r>
      <w:r w:rsidRPr="00686791">
        <w:rPr>
          <w:spacing w:val="-6"/>
        </w:rPr>
        <w:t xml:space="preserve"> </w:t>
      </w:r>
      <w:r w:rsidRPr="00686791">
        <w:t>penelitian</w:t>
      </w:r>
      <w:r w:rsidRPr="00686791">
        <w:rPr>
          <w:spacing w:val="-58"/>
        </w:rPr>
        <w:t xml:space="preserve">   </w:t>
      </w:r>
      <w:r w:rsidRPr="00686791">
        <w:t>ini</w:t>
      </w:r>
      <w:r w:rsidRPr="00686791">
        <w:rPr>
          <w:spacing w:val="-1"/>
        </w:rPr>
        <w:t xml:space="preserve"> </w:t>
      </w:r>
      <w:r w:rsidRPr="00686791">
        <w:t>adalah</w:t>
      </w:r>
      <w:r w:rsidRPr="00790734">
        <w:t xml:space="preserve"> </w:t>
      </w:r>
      <w:r w:rsidR="00790734">
        <w:t>“</w:t>
      </w:r>
      <w:r w:rsidR="00790734" w:rsidRPr="00790734">
        <w:t>program</w:t>
      </w:r>
      <w:r w:rsidR="00790734" w:rsidRPr="00686791">
        <w:t xml:space="preserve"> literasi</w:t>
      </w:r>
      <w:r w:rsidR="00790734">
        <w:t xml:space="preserve"> dasar”, yaitu</w:t>
      </w:r>
      <w:r w:rsidR="00790734" w:rsidRPr="00686791">
        <w:rPr>
          <w:spacing w:val="5"/>
        </w:rPr>
        <w:t xml:space="preserve"> </w:t>
      </w:r>
      <w:r w:rsidR="00790734">
        <w:rPr>
          <w:spacing w:val="5"/>
        </w:rPr>
        <w:t xml:space="preserve">program yang dilaksanakan oleh mahasiswa Kampus Mengajar </w:t>
      </w:r>
      <w:r w:rsidR="00790734" w:rsidRPr="00686791">
        <w:t xml:space="preserve">yang </w:t>
      </w:r>
      <w:r w:rsidR="00790734">
        <w:t>di</w:t>
      </w:r>
      <w:r w:rsidR="00790734" w:rsidRPr="00686791">
        <w:t>dukung</w:t>
      </w:r>
      <w:r w:rsidR="00790734">
        <w:t xml:space="preserve"> oleh</w:t>
      </w:r>
      <w:r w:rsidR="00790734" w:rsidRPr="00686791">
        <w:t xml:space="preserve"> </w:t>
      </w:r>
      <w:r w:rsidR="00790734">
        <w:t xml:space="preserve">seluruh </w:t>
      </w:r>
      <w:r w:rsidR="00790734" w:rsidRPr="00790734">
        <w:rPr>
          <w:i/>
          <w:iCs/>
        </w:rPr>
        <w:t>stakeholders</w:t>
      </w:r>
      <w:r w:rsidR="00790734">
        <w:t xml:space="preserve"> (</w:t>
      </w:r>
      <w:r w:rsidR="00790734" w:rsidRPr="00686791">
        <w:t>warga</w:t>
      </w:r>
      <w:r w:rsidR="00790734" w:rsidRPr="00686791">
        <w:rPr>
          <w:spacing w:val="-14"/>
        </w:rPr>
        <w:t xml:space="preserve"> </w:t>
      </w:r>
      <w:r w:rsidR="00790734" w:rsidRPr="00686791">
        <w:t>sekolah</w:t>
      </w:r>
      <w:r w:rsidR="00790734">
        <w:t xml:space="preserve"> dan</w:t>
      </w:r>
      <w:r w:rsidR="00790734" w:rsidRPr="00686791">
        <w:rPr>
          <w:spacing w:val="-15"/>
        </w:rPr>
        <w:t xml:space="preserve"> </w:t>
      </w:r>
      <w:r w:rsidR="00790734" w:rsidRPr="00686791">
        <w:t>masyarakat</w:t>
      </w:r>
      <w:r w:rsidR="00790734">
        <w:t>)</w:t>
      </w:r>
      <w:r w:rsidR="00790734" w:rsidRPr="00686791">
        <w:rPr>
          <w:spacing w:val="-9"/>
        </w:rPr>
        <w:t xml:space="preserve"> </w:t>
      </w:r>
      <w:r w:rsidR="00790734" w:rsidRPr="00686791">
        <w:t>untuk</w:t>
      </w:r>
      <w:r w:rsidR="00790734" w:rsidRPr="00686791">
        <w:rPr>
          <w:spacing w:val="-12"/>
        </w:rPr>
        <w:t xml:space="preserve"> </w:t>
      </w:r>
      <w:r w:rsidR="00790734" w:rsidRPr="00686791">
        <w:t>mewujudkan</w:t>
      </w:r>
      <w:r w:rsidR="00790734" w:rsidRPr="00686791">
        <w:rPr>
          <w:spacing w:val="-57"/>
        </w:rPr>
        <w:t xml:space="preserve"> </w:t>
      </w:r>
      <w:r w:rsidR="00790734" w:rsidRPr="00686791">
        <w:t xml:space="preserve">sekolah yang warganya </w:t>
      </w:r>
      <w:proofErr w:type="spellStart"/>
      <w:r w:rsidR="00790734" w:rsidRPr="00686791">
        <w:t>literat</w:t>
      </w:r>
      <w:proofErr w:type="spellEnd"/>
      <w:r w:rsidR="00790734" w:rsidRPr="00686791">
        <w:t xml:space="preserve"> dengan melakukan</w:t>
      </w:r>
      <w:r w:rsidR="00790734" w:rsidRPr="00686791">
        <w:rPr>
          <w:spacing w:val="-57"/>
        </w:rPr>
        <w:t xml:space="preserve"> </w:t>
      </w:r>
      <w:r w:rsidR="00790734" w:rsidRPr="00686791">
        <w:t xml:space="preserve">pembiasaan membaca pada </w:t>
      </w:r>
      <w:r w:rsidR="00790734">
        <w:t xml:space="preserve">peserta didik </w:t>
      </w:r>
      <w:r w:rsidR="00790734" w:rsidRPr="00686791">
        <w:t>selama 15</w:t>
      </w:r>
      <w:r w:rsidR="00790734" w:rsidRPr="00686791">
        <w:rPr>
          <w:spacing w:val="1"/>
        </w:rPr>
        <w:t xml:space="preserve"> </w:t>
      </w:r>
      <w:r w:rsidR="00790734" w:rsidRPr="00686791">
        <w:t>menit</w:t>
      </w:r>
      <w:r w:rsidR="00790734">
        <w:t xml:space="preserve"> sehingga</w:t>
      </w:r>
      <w:r w:rsidR="00790734" w:rsidRPr="00686791">
        <w:t xml:space="preserve"> mampu bertindak sesuai dengan pengetahuan</w:t>
      </w:r>
      <w:r w:rsidR="00790734">
        <w:t xml:space="preserve"> dan</w:t>
      </w:r>
      <w:r w:rsidR="00790734" w:rsidRPr="00686791">
        <w:t xml:space="preserve"> kemampuan</w:t>
      </w:r>
      <w:r w:rsidR="00790734" w:rsidRPr="00686791">
        <w:rPr>
          <w:spacing w:val="1"/>
        </w:rPr>
        <w:t xml:space="preserve"> </w:t>
      </w:r>
      <w:r w:rsidR="00790734" w:rsidRPr="00686791">
        <w:t>yang di</w:t>
      </w:r>
      <w:r w:rsidR="00790734">
        <w:t xml:space="preserve"> </w:t>
      </w:r>
      <w:r w:rsidR="00790734" w:rsidRPr="00686791">
        <w:t>dasarkan atas pemahaman</w:t>
      </w:r>
      <w:r w:rsidR="00790734" w:rsidRPr="00686791">
        <w:rPr>
          <w:spacing w:val="-1"/>
        </w:rPr>
        <w:t xml:space="preserve"> </w:t>
      </w:r>
      <w:r w:rsidR="00790734" w:rsidRPr="00686791">
        <w:t>terhadap bacaan.</w:t>
      </w:r>
      <w:r w:rsidR="000C4090">
        <w:t xml:space="preserve"> Sementara itu, variabel </w:t>
      </w:r>
      <w:r w:rsidR="000C4090" w:rsidRPr="00686791">
        <w:t>terikat</w:t>
      </w:r>
      <w:r w:rsidR="000C4090">
        <w:t xml:space="preserve"> </w:t>
      </w:r>
      <w:r w:rsidR="000C4090" w:rsidRPr="00686791">
        <w:t>(Y)</w:t>
      </w:r>
      <w:r w:rsidR="000C4090">
        <w:t xml:space="preserve"> dalam penelitian ini adalah “</w:t>
      </w:r>
      <w:r w:rsidR="000C4090" w:rsidRPr="00686791">
        <w:t>minat</w:t>
      </w:r>
      <w:r w:rsidR="000C4090" w:rsidRPr="00686791">
        <w:rPr>
          <w:spacing w:val="-1"/>
        </w:rPr>
        <w:t xml:space="preserve"> </w:t>
      </w:r>
      <w:r w:rsidR="000C4090" w:rsidRPr="00686791">
        <w:t>baca</w:t>
      </w:r>
      <w:r w:rsidR="000C4090" w:rsidRPr="00686791">
        <w:rPr>
          <w:spacing w:val="-1"/>
        </w:rPr>
        <w:t xml:space="preserve"> </w:t>
      </w:r>
      <w:r w:rsidR="000C4090">
        <w:t>peserta didik”, yaitu</w:t>
      </w:r>
      <w:r w:rsidR="000C4090" w:rsidRPr="00686791">
        <w:rPr>
          <w:spacing w:val="-2"/>
        </w:rPr>
        <w:t xml:space="preserve"> </w:t>
      </w:r>
      <w:r w:rsidRPr="00686791">
        <w:t>keinginan yang kuat disertai usaha-usaha seseorang untuk</w:t>
      </w:r>
      <w:r w:rsidRPr="00686791">
        <w:rPr>
          <w:spacing w:val="1"/>
        </w:rPr>
        <w:t xml:space="preserve"> </w:t>
      </w:r>
      <w:r w:rsidRPr="00686791">
        <w:t>membaca,</w:t>
      </w:r>
      <w:r w:rsidRPr="00686791">
        <w:rPr>
          <w:spacing w:val="-9"/>
        </w:rPr>
        <w:t xml:space="preserve"> </w:t>
      </w:r>
      <w:r w:rsidRPr="00686791">
        <w:t>diwujudkan</w:t>
      </w:r>
      <w:r w:rsidRPr="00686791">
        <w:rPr>
          <w:spacing w:val="-58"/>
        </w:rPr>
        <w:t xml:space="preserve"> </w:t>
      </w:r>
      <w:r w:rsidRPr="00686791">
        <w:t>dalam</w:t>
      </w:r>
      <w:r w:rsidRPr="00686791">
        <w:rPr>
          <w:spacing w:val="-5"/>
        </w:rPr>
        <w:t xml:space="preserve"> </w:t>
      </w:r>
      <w:proofErr w:type="spellStart"/>
      <w:r w:rsidRPr="00686791">
        <w:t>kesediannya</w:t>
      </w:r>
      <w:proofErr w:type="spellEnd"/>
      <w:r w:rsidRPr="00686791">
        <w:rPr>
          <w:spacing w:val="-6"/>
        </w:rPr>
        <w:t xml:space="preserve"> </w:t>
      </w:r>
      <w:r w:rsidRPr="00686791">
        <w:t>untuk mendapat</w:t>
      </w:r>
      <w:r w:rsidRPr="00686791">
        <w:rPr>
          <w:spacing w:val="-4"/>
        </w:rPr>
        <w:t xml:space="preserve"> </w:t>
      </w:r>
      <w:r w:rsidRPr="00686791">
        <w:t>bahan</w:t>
      </w:r>
      <w:r w:rsidRPr="00686791">
        <w:rPr>
          <w:spacing w:val="-5"/>
        </w:rPr>
        <w:t xml:space="preserve"> </w:t>
      </w:r>
      <w:r w:rsidRPr="00686791">
        <w:t>bacaan</w:t>
      </w:r>
      <w:r w:rsidRPr="00686791">
        <w:rPr>
          <w:spacing w:val="-1"/>
        </w:rPr>
        <w:t xml:space="preserve"> </w:t>
      </w:r>
      <w:r w:rsidRPr="00686791">
        <w:t>dan</w:t>
      </w:r>
      <w:r w:rsidRPr="00686791">
        <w:rPr>
          <w:spacing w:val="-5"/>
        </w:rPr>
        <w:t xml:space="preserve"> </w:t>
      </w:r>
      <w:r w:rsidRPr="00686791">
        <w:t>kemudian</w:t>
      </w:r>
      <w:r w:rsidRPr="00686791">
        <w:rPr>
          <w:spacing w:val="-4"/>
        </w:rPr>
        <w:t xml:space="preserve"> </w:t>
      </w:r>
      <w:r w:rsidRPr="00686791">
        <w:t>membacanya</w:t>
      </w:r>
      <w:r w:rsidRPr="00686791">
        <w:rPr>
          <w:spacing w:val="-6"/>
        </w:rPr>
        <w:t xml:space="preserve"> </w:t>
      </w:r>
      <w:r w:rsidRPr="00686791">
        <w:t>atas</w:t>
      </w:r>
      <w:r w:rsidRPr="00686791">
        <w:rPr>
          <w:spacing w:val="-58"/>
        </w:rPr>
        <w:t xml:space="preserve"> </w:t>
      </w:r>
      <w:r>
        <w:rPr>
          <w:spacing w:val="-58"/>
        </w:rPr>
        <w:t xml:space="preserve">                                   </w:t>
      </w:r>
      <w:r w:rsidRPr="00686791">
        <w:t>kesadarannya</w:t>
      </w:r>
      <w:r w:rsidRPr="00686791">
        <w:rPr>
          <w:spacing w:val="-2"/>
        </w:rPr>
        <w:t xml:space="preserve"> </w:t>
      </w:r>
      <w:r w:rsidRPr="00686791">
        <w:t>sendiri.</w:t>
      </w:r>
    </w:p>
    <w:p w14:paraId="2DDAA75C" w14:textId="673A47CF" w:rsidR="00AE14BB" w:rsidRDefault="00CA5502" w:rsidP="00AE14BB">
      <w:pPr>
        <w:tabs>
          <w:tab w:val="left" w:pos="450"/>
          <w:tab w:val="left" w:pos="2950"/>
        </w:tabs>
        <w:spacing w:line="276" w:lineRule="auto"/>
        <w:ind w:firstLine="567"/>
        <w:jc w:val="both"/>
      </w:pPr>
      <w:r>
        <w:t>Populasi penelitian ini adalah peserta didik</w:t>
      </w:r>
      <w:r w:rsidRPr="00EB06E4">
        <w:t xml:space="preserve"> kelas </w:t>
      </w:r>
      <w:r w:rsidRPr="00EB06E4">
        <w:t xml:space="preserve">IV SD </w:t>
      </w:r>
      <w:proofErr w:type="spellStart"/>
      <w:r w:rsidRPr="00EB06E4">
        <w:t>Inpres</w:t>
      </w:r>
      <w:proofErr w:type="spellEnd"/>
      <w:r w:rsidRPr="00EB06E4">
        <w:t xml:space="preserve"> Layang Tua II Kota Makassar</w:t>
      </w:r>
      <w:r>
        <w:t xml:space="preserve"> yang berjumlah 25 peserta didik. Karena jumlah populasi dibawah 100 orang, maka dilakukan teknik penarikan </w:t>
      </w:r>
      <w:r w:rsidRPr="00CA5502">
        <w:rPr>
          <w:i/>
          <w:iCs/>
        </w:rPr>
        <w:t xml:space="preserve">total </w:t>
      </w:r>
      <w:proofErr w:type="spellStart"/>
      <w:r w:rsidRPr="00CA5502">
        <w:rPr>
          <w:i/>
          <w:iCs/>
        </w:rPr>
        <w:t>sampeling</w:t>
      </w:r>
      <w:proofErr w:type="spellEnd"/>
      <w:r>
        <w:t xml:space="preserve"> sehingga jumlah sampel dalam penelitian ini adalah 25</w:t>
      </w:r>
      <w:r w:rsidR="00200294">
        <w:t xml:space="preserve"> </w:t>
      </w:r>
      <w:r>
        <w:t>peserta didik</w:t>
      </w:r>
      <w:r w:rsidR="007E0E84">
        <w:t xml:space="preserve"> </w:t>
      </w:r>
      <w:r w:rsidR="007E0E84">
        <w:fldChar w:fldCharType="begin" w:fldLock="1"/>
      </w:r>
      <w:r w:rsidR="00C9770C">
        <w:instrText>ADDIN CSL_CITATION {"citationItems":[{"id":"ITEM-1","itemData":{"author":[{"dropping-particle":"","family":"Arikunto","given":"Suharsimi","non-dropping-particle":"","parse-names":false,"suffix":""}],"id":"ITEM-1","issued":{"date-parts":[["2014"]]},"publisher":"Rineka Cipta","publisher-place":"Jakarta","title":"Prosedur Penelitian: Suatu Pendekatan Praktik","type":"book"},"uris":["http://www.mendeley.com/documents/?uuid=2de97b24-15a2-4854-b73a-16f550831a08"]}],"mendeley":{"formattedCitation":"(Arikunto 2014)","plainTextFormattedCitation":"(Arikunto 2014)","previouslyFormattedCitation":"(Arikunto 2014)"},"properties":{"noteIndex":0},"schema":"https://github.com/citation-style-language/schema/raw/master/csl-citation.json"}</w:instrText>
      </w:r>
      <w:r w:rsidR="007E0E84">
        <w:fldChar w:fldCharType="separate"/>
      </w:r>
      <w:r w:rsidR="007E0E84" w:rsidRPr="007E0E84">
        <w:rPr>
          <w:noProof/>
        </w:rPr>
        <w:t>(Arikunto 2014)</w:t>
      </w:r>
      <w:r w:rsidR="007E0E84">
        <w:fldChar w:fldCharType="end"/>
      </w:r>
      <w:r>
        <w:t xml:space="preserve">. Data dikumpulkan dengan teknik observasi, angket, dan dokumentasi. </w:t>
      </w:r>
      <w:r w:rsidR="00ED13A9">
        <w:t xml:space="preserve">Angket menggunakan kuesioner dengan Skala </w:t>
      </w:r>
      <w:r w:rsidR="00ED13A9" w:rsidRPr="00ED13A9">
        <w:t>Guttman</w:t>
      </w:r>
      <w:r w:rsidR="00ED13A9">
        <w:t>, yaitu dua pilihan, baik (nilai 2) dan kurang baik (nilai 1).</w:t>
      </w:r>
      <w:r w:rsidR="00ED13A9" w:rsidRPr="00ED13A9">
        <w:t xml:space="preserve"> </w:t>
      </w:r>
      <w:r>
        <w:t xml:space="preserve">Data dianalisis menggunakan uji regresi linear sederhana (uji-t) setelah melalui uji validitas, normalitas, </w:t>
      </w:r>
      <w:proofErr w:type="spellStart"/>
      <w:r>
        <w:t>reliabelitias</w:t>
      </w:r>
      <w:proofErr w:type="spellEnd"/>
      <w:r>
        <w:t>, dan asumsi klasik.</w:t>
      </w:r>
    </w:p>
    <w:p w14:paraId="189F2154" w14:textId="2512381F" w:rsidR="00AC377B" w:rsidRDefault="00AC377B" w:rsidP="00AE14BB">
      <w:pPr>
        <w:tabs>
          <w:tab w:val="left" w:pos="450"/>
          <w:tab w:val="left" w:pos="2950"/>
        </w:tabs>
        <w:spacing w:line="276" w:lineRule="auto"/>
        <w:ind w:firstLine="567"/>
        <w:jc w:val="both"/>
      </w:pPr>
      <w:r>
        <w:t>Kategorisasi setiap variabel didasarkan pada interval dengan rumus:</w:t>
      </w:r>
    </w:p>
    <w:tbl>
      <w:tblPr>
        <w:tblStyle w:val="TableGrid"/>
        <w:tblW w:w="6047" w:type="dxa"/>
        <w:jc w:val="center"/>
        <w:tblLook w:val="04A0" w:firstRow="1" w:lastRow="0" w:firstColumn="1" w:lastColumn="0" w:noHBand="0" w:noVBand="1"/>
      </w:tblPr>
      <w:tblGrid>
        <w:gridCol w:w="6047"/>
      </w:tblGrid>
      <w:tr w:rsidR="00AC377B" w14:paraId="4CBFA889" w14:textId="77777777" w:rsidTr="00AC377B">
        <w:trPr>
          <w:jc w:val="center"/>
        </w:trPr>
        <w:tc>
          <w:tcPr>
            <w:tcW w:w="6047" w:type="dxa"/>
          </w:tcPr>
          <w:p w14:paraId="585851B9" w14:textId="77777777" w:rsidR="00AC377B" w:rsidRDefault="00AC377B" w:rsidP="00AC377B">
            <w:pPr>
              <w:spacing w:line="276" w:lineRule="auto"/>
              <w:jc w:val="both"/>
            </w:pPr>
            <w:r>
              <w:t>Interval = (skor tertinggi – skor terendah</w:t>
            </w:r>
            <w:proofErr w:type="gramStart"/>
            <w:r>
              <w:t>) :</w:t>
            </w:r>
            <w:proofErr w:type="gramEnd"/>
            <w:r>
              <w:t xml:space="preserve"> jumlah kategori </w:t>
            </w:r>
          </w:p>
          <w:p w14:paraId="4F44115B" w14:textId="77777777" w:rsidR="00AC377B" w:rsidRDefault="00AC377B" w:rsidP="00AC377B">
            <w:pPr>
              <w:spacing w:line="276" w:lineRule="auto"/>
              <w:jc w:val="both"/>
            </w:pPr>
            <w:r>
              <w:t>Interval = (50 – 25</w:t>
            </w:r>
            <w:proofErr w:type="gramStart"/>
            <w:r>
              <w:t>) :</w:t>
            </w:r>
            <w:proofErr w:type="gramEnd"/>
            <w:r>
              <w:t xml:space="preserve"> 5</w:t>
            </w:r>
          </w:p>
          <w:p w14:paraId="015AA029" w14:textId="77777777" w:rsidR="00AC377B" w:rsidRDefault="00AC377B" w:rsidP="00AC377B">
            <w:pPr>
              <w:spacing w:line="276" w:lineRule="auto"/>
              <w:jc w:val="both"/>
            </w:pPr>
            <w:r>
              <w:t xml:space="preserve">Interval = </w:t>
            </w:r>
            <w:proofErr w:type="gramStart"/>
            <w:r>
              <w:t>25 :</w:t>
            </w:r>
            <w:proofErr w:type="gramEnd"/>
            <w:r>
              <w:t xml:space="preserve"> 5</w:t>
            </w:r>
          </w:p>
          <w:p w14:paraId="07AB2BE5" w14:textId="0CBEFF0B" w:rsidR="00AC377B" w:rsidRDefault="00AC377B" w:rsidP="00AC377B">
            <w:pPr>
              <w:spacing w:line="276" w:lineRule="auto"/>
              <w:jc w:val="both"/>
            </w:pPr>
            <w:r>
              <w:t>Interval = 5</w:t>
            </w:r>
          </w:p>
        </w:tc>
      </w:tr>
    </w:tbl>
    <w:p w14:paraId="2C28E578" w14:textId="16533F58" w:rsidR="00AC377B" w:rsidRDefault="00606ADE" w:rsidP="00AE14BB">
      <w:pPr>
        <w:tabs>
          <w:tab w:val="left" w:pos="450"/>
          <w:tab w:val="left" w:pos="2950"/>
        </w:tabs>
        <w:spacing w:line="276" w:lineRule="auto"/>
        <w:ind w:firstLine="567"/>
        <w:jc w:val="both"/>
      </w:pPr>
      <w:r>
        <w:t xml:space="preserve">Persamaan matematika dari rumus tersebut menemukan nilai interval adalah 5. </w:t>
      </w:r>
      <w:r w:rsidR="00AC377B">
        <w:t xml:space="preserve">Berdasarkan nilai interval tersebut dapat dijelaskan kategorisasi </w:t>
      </w:r>
      <w:r w:rsidR="00216863">
        <w:t xml:space="preserve">tingkat </w:t>
      </w:r>
      <w:r w:rsidR="00AC1EA2">
        <w:t xml:space="preserve">variabel </w:t>
      </w:r>
      <w:r w:rsidR="00AC377B">
        <w:t>berdasarkan tabel berikut:</w:t>
      </w:r>
    </w:p>
    <w:p w14:paraId="3967F6C5" w14:textId="5DA41DFE" w:rsidR="008112DA" w:rsidRDefault="008112DA" w:rsidP="008112DA">
      <w:pPr>
        <w:tabs>
          <w:tab w:val="left" w:pos="450"/>
          <w:tab w:val="left" w:pos="2950"/>
        </w:tabs>
        <w:spacing w:line="276" w:lineRule="auto"/>
        <w:jc w:val="center"/>
      </w:pPr>
      <w:r>
        <w:t>Tabel 1. Dasar Kategorisasi Variabel</w:t>
      </w:r>
    </w:p>
    <w:tbl>
      <w:tblPr>
        <w:tblStyle w:val="TableGrid"/>
        <w:tblW w:w="0" w:type="auto"/>
        <w:jc w:val="center"/>
        <w:tblLook w:val="04A0" w:firstRow="1" w:lastRow="0" w:firstColumn="1" w:lastColumn="0" w:noHBand="0" w:noVBand="1"/>
      </w:tblPr>
      <w:tblGrid>
        <w:gridCol w:w="3081"/>
        <w:gridCol w:w="3081"/>
      </w:tblGrid>
      <w:tr w:rsidR="008112DA" w14:paraId="5C1E1066" w14:textId="77777777" w:rsidTr="00675C7E">
        <w:trPr>
          <w:jc w:val="center"/>
        </w:trPr>
        <w:tc>
          <w:tcPr>
            <w:tcW w:w="3081" w:type="dxa"/>
          </w:tcPr>
          <w:p w14:paraId="3BC08070" w14:textId="72F9A186" w:rsidR="008112DA" w:rsidRPr="00675C7E" w:rsidRDefault="008112DA" w:rsidP="00675C7E">
            <w:pPr>
              <w:tabs>
                <w:tab w:val="left" w:pos="450"/>
                <w:tab w:val="left" w:pos="2950"/>
              </w:tabs>
              <w:spacing w:line="276" w:lineRule="auto"/>
              <w:jc w:val="center"/>
              <w:rPr>
                <w:b/>
                <w:bCs/>
              </w:rPr>
            </w:pPr>
            <w:r w:rsidRPr="00675C7E">
              <w:rPr>
                <w:b/>
                <w:bCs/>
              </w:rPr>
              <w:t>Interval</w:t>
            </w:r>
          </w:p>
        </w:tc>
        <w:tc>
          <w:tcPr>
            <w:tcW w:w="3081" w:type="dxa"/>
          </w:tcPr>
          <w:p w14:paraId="630C1CAE" w14:textId="17C516D0" w:rsidR="008112DA" w:rsidRPr="00675C7E" w:rsidRDefault="008112DA" w:rsidP="00675C7E">
            <w:pPr>
              <w:tabs>
                <w:tab w:val="left" w:pos="450"/>
                <w:tab w:val="left" w:pos="2950"/>
              </w:tabs>
              <w:spacing w:line="276" w:lineRule="auto"/>
              <w:jc w:val="center"/>
              <w:rPr>
                <w:b/>
                <w:bCs/>
              </w:rPr>
            </w:pPr>
            <w:r w:rsidRPr="00675C7E">
              <w:rPr>
                <w:b/>
                <w:bCs/>
              </w:rPr>
              <w:t>Kategori</w:t>
            </w:r>
          </w:p>
        </w:tc>
      </w:tr>
      <w:tr w:rsidR="008112DA" w14:paraId="37E08B62" w14:textId="77777777" w:rsidTr="00675C7E">
        <w:trPr>
          <w:jc w:val="center"/>
        </w:trPr>
        <w:tc>
          <w:tcPr>
            <w:tcW w:w="3081" w:type="dxa"/>
          </w:tcPr>
          <w:p w14:paraId="0867F06D" w14:textId="00B31605" w:rsidR="008112DA" w:rsidRDefault="008112DA" w:rsidP="007F62CA">
            <w:pPr>
              <w:tabs>
                <w:tab w:val="left" w:pos="450"/>
                <w:tab w:val="left" w:pos="2950"/>
              </w:tabs>
              <w:spacing w:line="276" w:lineRule="auto"/>
              <w:jc w:val="center"/>
            </w:pPr>
            <w:r>
              <w:t>46</w:t>
            </w:r>
            <w:r w:rsidR="00F306C7">
              <w:t xml:space="preserve"> – </w:t>
            </w:r>
            <w:r>
              <w:t>50</w:t>
            </w:r>
            <w:r w:rsidR="00F306C7">
              <w:t xml:space="preserve"> </w:t>
            </w:r>
          </w:p>
        </w:tc>
        <w:tc>
          <w:tcPr>
            <w:tcW w:w="3081" w:type="dxa"/>
          </w:tcPr>
          <w:p w14:paraId="167F3122" w14:textId="2AD072CC" w:rsidR="008112DA" w:rsidRDefault="008112DA" w:rsidP="00AE14BB">
            <w:pPr>
              <w:tabs>
                <w:tab w:val="left" w:pos="450"/>
                <w:tab w:val="left" w:pos="2950"/>
              </w:tabs>
              <w:spacing w:line="276" w:lineRule="auto"/>
              <w:jc w:val="both"/>
            </w:pPr>
            <w:r>
              <w:t>Sangat Baik</w:t>
            </w:r>
          </w:p>
        </w:tc>
      </w:tr>
      <w:tr w:rsidR="008112DA" w14:paraId="10E67ABB" w14:textId="77777777" w:rsidTr="00675C7E">
        <w:trPr>
          <w:jc w:val="center"/>
        </w:trPr>
        <w:tc>
          <w:tcPr>
            <w:tcW w:w="3081" w:type="dxa"/>
          </w:tcPr>
          <w:p w14:paraId="3C4FFB7B" w14:textId="1C85AAD5" w:rsidR="008112DA" w:rsidRDefault="008112DA" w:rsidP="007F62CA">
            <w:pPr>
              <w:tabs>
                <w:tab w:val="left" w:pos="450"/>
                <w:tab w:val="left" w:pos="2950"/>
              </w:tabs>
              <w:spacing w:line="276" w:lineRule="auto"/>
              <w:jc w:val="center"/>
            </w:pPr>
            <w:r>
              <w:t>41</w:t>
            </w:r>
            <w:r w:rsidR="00F306C7">
              <w:t xml:space="preserve"> – </w:t>
            </w:r>
            <w:r>
              <w:t>45</w:t>
            </w:r>
          </w:p>
        </w:tc>
        <w:tc>
          <w:tcPr>
            <w:tcW w:w="3081" w:type="dxa"/>
          </w:tcPr>
          <w:p w14:paraId="636F5F18" w14:textId="0721E273" w:rsidR="008112DA" w:rsidRDefault="008112DA" w:rsidP="00AE14BB">
            <w:pPr>
              <w:tabs>
                <w:tab w:val="left" w:pos="450"/>
                <w:tab w:val="left" w:pos="2950"/>
              </w:tabs>
              <w:spacing w:line="276" w:lineRule="auto"/>
              <w:jc w:val="both"/>
            </w:pPr>
            <w:r>
              <w:t>Baik</w:t>
            </w:r>
          </w:p>
        </w:tc>
      </w:tr>
      <w:tr w:rsidR="008112DA" w14:paraId="207143A7" w14:textId="77777777" w:rsidTr="00675C7E">
        <w:trPr>
          <w:jc w:val="center"/>
        </w:trPr>
        <w:tc>
          <w:tcPr>
            <w:tcW w:w="3081" w:type="dxa"/>
          </w:tcPr>
          <w:p w14:paraId="57732B86" w14:textId="0778D320" w:rsidR="008112DA" w:rsidRDefault="008112DA" w:rsidP="007F62CA">
            <w:pPr>
              <w:tabs>
                <w:tab w:val="left" w:pos="450"/>
                <w:tab w:val="left" w:pos="2950"/>
              </w:tabs>
              <w:spacing w:line="276" w:lineRule="auto"/>
              <w:jc w:val="center"/>
            </w:pPr>
            <w:r>
              <w:t>36</w:t>
            </w:r>
            <w:r w:rsidR="00F306C7">
              <w:t xml:space="preserve"> – </w:t>
            </w:r>
            <w:r>
              <w:t>40</w:t>
            </w:r>
          </w:p>
        </w:tc>
        <w:tc>
          <w:tcPr>
            <w:tcW w:w="3081" w:type="dxa"/>
          </w:tcPr>
          <w:p w14:paraId="785999E1" w14:textId="137628F9" w:rsidR="008112DA" w:rsidRDefault="008112DA" w:rsidP="00AE14BB">
            <w:pPr>
              <w:tabs>
                <w:tab w:val="left" w:pos="450"/>
                <w:tab w:val="left" w:pos="2950"/>
              </w:tabs>
              <w:spacing w:line="276" w:lineRule="auto"/>
              <w:jc w:val="both"/>
            </w:pPr>
            <w:r>
              <w:t>Kurang Baik</w:t>
            </w:r>
          </w:p>
        </w:tc>
      </w:tr>
      <w:tr w:rsidR="008112DA" w14:paraId="54394C66" w14:textId="77777777" w:rsidTr="00675C7E">
        <w:trPr>
          <w:jc w:val="center"/>
        </w:trPr>
        <w:tc>
          <w:tcPr>
            <w:tcW w:w="3081" w:type="dxa"/>
          </w:tcPr>
          <w:p w14:paraId="5B10DDFB" w14:textId="0812C34F" w:rsidR="008112DA" w:rsidRDefault="008112DA" w:rsidP="007F62CA">
            <w:pPr>
              <w:tabs>
                <w:tab w:val="left" w:pos="450"/>
                <w:tab w:val="left" w:pos="2950"/>
              </w:tabs>
              <w:spacing w:line="276" w:lineRule="auto"/>
              <w:jc w:val="center"/>
            </w:pPr>
            <w:r>
              <w:t>31</w:t>
            </w:r>
            <w:r w:rsidR="00F306C7">
              <w:t xml:space="preserve"> – </w:t>
            </w:r>
            <w:r>
              <w:t>35</w:t>
            </w:r>
          </w:p>
        </w:tc>
        <w:tc>
          <w:tcPr>
            <w:tcW w:w="3081" w:type="dxa"/>
          </w:tcPr>
          <w:p w14:paraId="3120D933" w14:textId="03C44CF4" w:rsidR="008112DA" w:rsidRDefault="008112DA" w:rsidP="00AE14BB">
            <w:pPr>
              <w:tabs>
                <w:tab w:val="left" w:pos="450"/>
                <w:tab w:val="left" w:pos="2950"/>
              </w:tabs>
              <w:spacing w:line="276" w:lineRule="auto"/>
              <w:jc w:val="both"/>
            </w:pPr>
            <w:r>
              <w:t>Tidak Baik</w:t>
            </w:r>
          </w:p>
        </w:tc>
      </w:tr>
      <w:tr w:rsidR="008112DA" w14:paraId="4D15180F" w14:textId="77777777" w:rsidTr="00675C7E">
        <w:trPr>
          <w:jc w:val="center"/>
        </w:trPr>
        <w:tc>
          <w:tcPr>
            <w:tcW w:w="3081" w:type="dxa"/>
          </w:tcPr>
          <w:p w14:paraId="36A4713C" w14:textId="47F4ACF2" w:rsidR="008112DA" w:rsidRDefault="008112DA" w:rsidP="007F62CA">
            <w:pPr>
              <w:tabs>
                <w:tab w:val="left" w:pos="450"/>
                <w:tab w:val="left" w:pos="2950"/>
              </w:tabs>
              <w:spacing w:line="276" w:lineRule="auto"/>
              <w:jc w:val="center"/>
            </w:pPr>
            <w:r>
              <w:lastRenderedPageBreak/>
              <w:t>25</w:t>
            </w:r>
            <w:r w:rsidR="00F306C7">
              <w:t xml:space="preserve"> – </w:t>
            </w:r>
            <w:r>
              <w:t>30</w:t>
            </w:r>
          </w:p>
        </w:tc>
        <w:tc>
          <w:tcPr>
            <w:tcW w:w="3081" w:type="dxa"/>
          </w:tcPr>
          <w:p w14:paraId="5D98E1A3" w14:textId="1D8CE6AC" w:rsidR="008112DA" w:rsidRDefault="008112DA" w:rsidP="00AE14BB">
            <w:pPr>
              <w:tabs>
                <w:tab w:val="left" w:pos="450"/>
                <w:tab w:val="left" w:pos="2950"/>
              </w:tabs>
              <w:spacing w:line="276" w:lineRule="auto"/>
              <w:jc w:val="both"/>
            </w:pPr>
            <w:r>
              <w:t>Sangat Tidak Baik</w:t>
            </w:r>
          </w:p>
        </w:tc>
      </w:tr>
    </w:tbl>
    <w:p w14:paraId="325B9092" w14:textId="77777777" w:rsidR="00CA5502" w:rsidRPr="00686791" w:rsidRDefault="00CA5502" w:rsidP="000C4090">
      <w:pPr>
        <w:tabs>
          <w:tab w:val="left" w:pos="450"/>
          <w:tab w:val="left" w:pos="2950"/>
        </w:tabs>
        <w:spacing w:line="276" w:lineRule="auto"/>
        <w:ind w:firstLine="567"/>
        <w:jc w:val="both"/>
      </w:pPr>
    </w:p>
    <w:p w14:paraId="38DE93F8" w14:textId="46F7E834" w:rsidR="006D008D" w:rsidRPr="006D008D" w:rsidRDefault="00141ED5" w:rsidP="008C2F07">
      <w:pPr>
        <w:tabs>
          <w:tab w:val="left" w:pos="450"/>
        </w:tabs>
        <w:spacing w:line="276" w:lineRule="auto"/>
        <w:rPr>
          <w:b/>
          <w:caps/>
        </w:rPr>
      </w:pPr>
      <w:r>
        <w:rPr>
          <w:b/>
          <w:caps/>
        </w:rPr>
        <w:t>HASIL DAN PEMBAHASA</w:t>
      </w:r>
      <w:r w:rsidR="006D008D">
        <w:rPr>
          <w:b/>
          <w:caps/>
        </w:rPr>
        <w:t>N</w:t>
      </w:r>
    </w:p>
    <w:p w14:paraId="60A53535" w14:textId="77777777" w:rsidR="00C62C6D" w:rsidRDefault="00C62C6D" w:rsidP="00C62C6D">
      <w:pPr>
        <w:tabs>
          <w:tab w:val="left" w:pos="450"/>
          <w:tab w:val="left" w:pos="2950"/>
        </w:tabs>
        <w:spacing w:before="120" w:line="276" w:lineRule="auto"/>
        <w:jc w:val="both"/>
        <w:rPr>
          <w:b/>
        </w:rPr>
      </w:pPr>
      <w:r>
        <w:rPr>
          <w:b/>
        </w:rPr>
        <w:t>Hasil Penelitian</w:t>
      </w:r>
    </w:p>
    <w:p w14:paraId="02058F4C" w14:textId="7597EE7D" w:rsidR="00D00DAE" w:rsidRPr="00C62C6D" w:rsidRDefault="00D00DAE" w:rsidP="00D00DAE">
      <w:pPr>
        <w:tabs>
          <w:tab w:val="left" w:pos="450"/>
          <w:tab w:val="left" w:pos="2950"/>
        </w:tabs>
        <w:spacing w:line="276" w:lineRule="auto"/>
        <w:jc w:val="both"/>
        <w:rPr>
          <w:b/>
          <w:i/>
          <w:iCs/>
        </w:rPr>
      </w:pPr>
      <w:r w:rsidRPr="00C62C6D">
        <w:rPr>
          <w:b/>
          <w:i/>
          <w:iCs/>
        </w:rPr>
        <w:t>Program Literasi Dasar</w:t>
      </w:r>
    </w:p>
    <w:p w14:paraId="1A992AA1" w14:textId="435D4A1C" w:rsidR="00783A19" w:rsidRDefault="00D00DAE" w:rsidP="00D00DAE">
      <w:pPr>
        <w:tabs>
          <w:tab w:val="left" w:pos="450"/>
          <w:tab w:val="left" w:pos="2950"/>
        </w:tabs>
        <w:spacing w:line="276" w:lineRule="auto"/>
        <w:ind w:firstLine="567"/>
        <w:jc w:val="both"/>
      </w:pPr>
      <w:r>
        <w:t xml:space="preserve">Uji </w:t>
      </w:r>
      <w:r>
        <w:t>va</w:t>
      </w:r>
      <w:r w:rsidRPr="00184C74">
        <w:t>li</w:t>
      </w:r>
      <w:r>
        <w:t>di</w:t>
      </w:r>
      <w:r w:rsidRPr="00184C74">
        <w:t xml:space="preserve">tas yang dilakukan pada variabel program literasi dasar menggunakan alat bantu SPSS </w:t>
      </w:r>
      <w:r w:rsidR="003A187A" w:rsidRPr="00184C74">
        <w:t xml:space="preserve">Versi </w:t>
      </w:r>
      <w:r w:rsidRPr="00184C74">
        <w:t>28</w:t>
      </w:r>
      <w:r w:rsidR="00783A19">
        <w:t>.</w:t>
      </w:r>
      <w:r w:rsidRPr="00184C74">
        <w:t xml:space="preserve"> </w:t>
      </w:r>
      <w:proofErr w:type="spellStart"/>
      <w:r w:rsidR="00783A19">
        <w:t>D</w:t>
      </w:r>
      <w:r w:rsidRPr="00184C74">
        <w:t>peroleh</w:t>
      </w:r>
      <w:proofErr w:type="spellEnd"/>
      <w:r w:rsidRPr="00184C74">
        <w:t xml:space="preserve"> hasil </w:t>
      </w:r>
      <w:r w:rsidR="00783A19">
        <w:t>validitas data sebagaimana dideskripsikan pada tabel berikut:</w:t>
      </w:r>
    </w:p>
    <w:p w14:paraId="2786987F" w14:textId="588F8FFC" w:rsidR="002A2BB5" w:rsidRPr="00686791" w:rsidRDefault="00783A19" w:rsidP="00414E8F">
      <w:pPr>
        <w:tabs>
          <w:tab w:val="left" w:pos="450"/>
          <w:tab w:val="left" w:pos="2950"/>
        </w:tabs>
        <w:spacing w:line="276" w:lineRule="auto"/>
        <w:jc w:val="center"/>
      </w:pPr>
      <w:r>
        <w:t xml:space="preserve">Tabel </w:t>
      </w:r>
      <w:r w:rsidR="00604D10">
        <w:t>2</w:t>
      </w:r>
      <w:r>
        <w:t xml:space="preserve">. </w:t>
      </w:r>
      <w:r w:rsidR="00D00DAE" w:rsidRPr="00D00DAE">
        <w:rPr>
          <w:b/>
          <w:bCs/>
          <w:color w:val="000000"/>
        </w:rPr>
        <w:t xml:space="preserve">Hasil </w:t>
      </w:r>
      <w:r>
        <w:rPr>
          <w:b/>
          <w:bCs/>
          <w:color w:val="000000"/>
        </w:rPr>
        <w:t xml:space="preserve">Uji Validitas </w:t>
      </w:r>
      <w:r w:rsidR="00053F93">
        <w:rPr>
          <w:b/>
          <w:bCs/>
          <w:color w:val="000000"/>
        </w:rPr>
        <w:t>Item</w:t>
      </w:r>
      <w:r>
        <w:rPr>
          <w:b/>
          <w:bCs/>
          <w:color w:val="000000"/>
        </w:rPr>
        <w:t xml:space="preserve"> Variabel </w:t>
      </w:r>
      <w:r>
        <w:rPr>
          <w:b/>
        </w:rPr>
        <w:t>Program Literasi Dasar</w:t>
      </w:r>
    </w:p>
    <w:tbl>
      <w:tblPr>
        <w:tblStyle w:val="TableGrid"/>
        <w:tblW w:w="0" w:type="auto"/>
        <w:jc w:val="center"/>
        <w:tblLook w:val="04A0" w:firstRow="1" w:lastRow="0" w:firstColumn="1" w:lastColumn="0" w:noHBand="0" w:noVBand="1"/>
      </w:tblPr>
      <w:tblGrid>
        <w:gridCol w:w="1449"/>
        <w:gridCol w:w="2882"/>
        <w:gridCol w:w="2630"/>
      </w:tblGrid>
      <w:tr w:rsidR="002A2BB5" w:rsidRPr="00686791" w14:paraId="4173E7B2" w14:textId="77777777" w:rsidTr="00885202">
        <w:trPr>
          <w:trHeight w:val="591"/>
          <w:jc w:val="center"/>
        </w:trPr>
        <w:tc>
          <w:tcPr>
            <w:tcW w:w="1449" w:type="dxa"/>
            <w:vAlign w:val="center"/>
          </w:tcPr>
          <w:p w14:paraId="7195061E" w14:textId="4C789D53" w:rsidR="002A2BB5" w:rsidRPr="00686791" w:rsidRDefault="002A2BB5" w:rsidP="00885202">
            <w:pPr>
              <w:pStyle w:val="BodyText"/>
              <w:spacing w:after="0"/>
              <w:jc w:val="center"/>
              <w:rPr>
                <w:b/>
              </w:rPr>
            </w:pPr>
            <w:r w:rsidRPr="00686791">
              <w:rPr>
                <w:b/>
              </w:rPr>
              <w:t>Item</w:t>
            </w:r>
            <w:r w:rsidR="00783A19">
              <w:rPr>
                <w:b/>
              </w:rPr>
              <w:t xml:space="preserve"> </w:t>
            </w:r>
            <w:r w:rsidRPr="00686791">
              <w:rPr>
                <w:b/>
              </w:rPr>
              <w:t>Pernyataan</w:t>
            </w:r>
          </w:p>
        </w:tc>
        <w:tc>
          <w:tcPr>
            <w:tcW w:w="2882" w:type="dxa"/>
            <w:vAlign w:val="center"/>
          </w:tcPr>
          <w:p w14:paraId="7D189FC3" w14:textId="77777777" w:rsidR="002A2BB5" w:rsidRPr="00686791" w:rsidRDefault="002A2BB5" w:rsidP="00885202">
            <w:pPr>
              <w:pStyle w:val="BodyText"/>
              <w:spacing w:after="0"/>
              <w:jc w:val="center"/>
              <w:rPr>
                <w:b/>
              </w:rPr>
            </w:pPr>
            <w:r w:rsidRPr="00686791">
              <w:rPr>
                <w:b/>
              </w:rPr>
              <w:t>Total Pearson Correlation</w:t>
            </w:r>
          </w:p>
        </w:tc>
        <w:tc>
          <w:tcPr>
            <w:tcW w:w="2630" w:type="dxa"/>
            <w:vAlign w:val="center"/>
          </w:tcPr>
          <w:p w14:paraId="34B5E737" w14:textId="77777777" w:rsidR="002A2BB5" w:rsidRPr="00686791" w:rsidRDefault="002A2BB5" w:rsidP="00885202">
            <w:pPr>
              <w:pStyle w:val="BodyText"/>
              <w:spacing w:after="0"/>
              <w:jc w:val="center"/>
              <w:rPr>
                <w:b/>
              </w:rPr>
            </w:pPr>
            <w:r w:rsidRPr="00686791">
              <w:rPr>
                <w:b/>
              </w:rPr>
              <w:t>Valid</w:t>
            </w:r>
          </w:p>
        </w:tc>
      </w:tr>
      <w:tr w:rsidR="002A2BB5" w:rsidRPr="00686791" w14:paraId="50FC8E91" w14:textId="77777777" w:rsidTr="00045613">
        <w:trPr>
          <w:jc w:val="center"/>
        </w:trPr>
        <w:tc>
          <w:tcPr>
            <w:tcW w:w="1449" w:type="dxa"/>
          </w:tcPr>
          <w:p w14:paraId="168C72C8" w14:textId="2F64B784" w:rsidR="002A2BB5" w:rsidRPr="00686791" w:rsidRDefault="002A2BB5" w:rsidP="002A1AC3">
            <w:pPr>
              <w:autoSpaceDE w:val="0"/>
              <w:autoSpaceDN w:val="0"/>
              <w:adjustRightInd w:val="0"/>
              <w:jc w:val="center"/>
            </w:pPr>
            <w:r w:rsidRPr="00686791">
              <w:t>1</w:t>
            </w:r>
          </w:p>
        </w:tc>
        <w:tc>
          <w:tcPr>
            <w:tcW w:w="2882" w:type="dxa"/>
          </w:tcPr>
          <w:p w14:paraId="251C1157" w14:textId="77777777" w:rsidR="002A2BB5" w:rsidRPr="00686791" w:rsidRDefault="002A2BB5" w:rsidP="002A1AC3">
            <w:pPr>
              <w:autoSpaceDE w:val="0"/>
              <w:autoSpaceDN w:val="0"/>
              <w:adjustRightInd w:val="0"/>
              <w:jc w:val="center"/>
            </w:pPr>
            <w:r w:rsidRPr="00686791">
              <w:t>0.856</w:t>
            </w:r>
          </w:p>
        </w:tc>
        <w:tc>
          <w:tcPr>
            <w:tcW w:w="2630" w:type="dxa"/>
          </w:tcPr>
          <w:p w14:paraId="40D1F04D" w14:textId="77777777" w:rsidR="002A2BB5" w:rsidRPr="00686791" w:rsidRDefault="002A2BB5" w:rsidP="002A1AC3">
            <w:pPr>
              <w:autoSpaceDE w:val="0"/>
              <w:autoSpaceDN w:val="0"/>
              <w:adjustRightInd w:val="0"/>
              <w:jc w:val="center"/>
            </w:pPr>
            <w:r w:rsidRPr="00686791">
              <w:t>Valid</w:t>
            </w:r>
          </w:p>
        </w:tc>
      </w:tr>
      <w:tr w:rsidR="002A2BB5" w:rsidRPr="00686791" w14:paraId="7006C7AE" w14:textId="77777777" w:rsidTr="00045613">
        <w:trPr>
          <w:jc w:val="center"/>
        </w:trPr>
        <w:tc>
          <w:tcPr>
            <w:tcW w:w="1449" w:type="dxa"/>
          </w:tcPr>
          <w:p w14:paraId="03F62D4B" w14:textId="45E11B12" w:rsidR="002A2BB5" w:rsidRPr="00686791" w:rsidRDefault="002A2BB5" w:rsidP="002A1AC3">
            <w:pPr>
              <w:autoSpaceDE w:val="0"/>
              <w:autoSpaceDN w:val="0"/>
              <w:adjustRightInd w:val="0"/>
              <w:jc w:val="center"/>
            </w:pPr>
            <w:r w:rsidRPr="00686791">
              <w:t>2</w:t>
            </w:r>
          </w:p>
        </w:tc>
        <w:tc>
          <w:tcPr>
            <w:tcW w:w="2882" w:type="dxa"/>
          </w:tcPr>
          <w:p w14:paraId="163436D8" w14:textId="77777777" w:rsidR="002A2BB5" w:rsidRPr="00686791" w:rsidRDefault="002A2BB5" w:rsidP="002A1AC3">
            <w:pPr>
              <w:autoSpaceDE w:val="0"/>
              <w:autoSpaceDN w:val="0"/>
              <w:adjustRightInd w:val="0"/>
              <w:jc w:val="center"/>
            </w:pPr>
            <w:r w:rsidRPr="00686791">
              <w:t>0.854</w:t>
            </w:r>
          </w:p>
        </w:tc>
        <w:tc>
          <w:tcPr>
            <w:tcW w:w="2630" w:type="dxa"/>
          </w:tcPr>
          <w:p w14:paraId="6C28B077" w14:textId="77777777" w:rsidR="002A2BB5" w:rsidRPr="00686791" w:rsidRDefault="002A2BB5" w:rsidP="002A1AC3">
            <w:pPr>
              <w:autoSpaceDE w:val="0"/>
              <w:autoSpaceDN w:val="0"/>
              <w:adjustRightInd w:val="0"/>
              <w:jc w:val="center"/>
            </w:pPr>
            <w:r w:rsidRPr="00686791">
              <w:t>Valid</w:t>
            </w:r>
          </w:p>
        </w:tc>
      </w:tr>
      <w:tr w:rsidR="002A2BB5" w:rsidRPr="00686791" w14:paraId="55171E7B" w14:textId="77777777" w:rsidTr="00045613">
        <w:trPr>
          <w:jc w:val="center"/>
        </w:trPr>
        <w:tc>
          <w:tcPr>
            <w:tcW w:w="1449" w:type="dxa"/>
          </w:tcPr>
          <w:p w14:paraId="4F274131" w14:textId="67D84C64" w:rsidR="002A2BB5" w:rsidRPr="00686791" w:rsidRDefault="002A2BB5" w:rsidP="002A1AC3">
            <w:pPr>
              <w:autoSpaceDE w:val="0"/>
              <w:autoSpaceDN w:val="0"/>
              <w:adjustRightInd w:val="0"/>
              <w:jc w:val="center"/>
            </w:pPr>
            <w:r w:rsidRPr="00686791">
              <w:t>3</w:t>
            </w:r>
          </w:p>
        </w:tc>
        <w:tc>
          <w:tcPr>
            <w:tcW w:w="2882" w:type="dxa"/>
          </w:tcPr>
          <w:p w14:paraId="2FFCCCB1" w14:textId="77777777" w:rsidR="002A2BB5" w:rsidRPr="00686791" w:rsidRDefault="002A2BB5" w:rsidP="002A1AC3">
            <w:pPr>
              <w:autoSpaceDE w:val="0"/>
              <w:autoSpaceDN w:val="0"/>
              <w:adjustRightInd w:val="0"/>
              <w:jc w:val="center"/>
            </w:pPr>
            <w:r w:rsidRPr="00686791">
              <w:t>0.761</w:t>
            </w:r>
          </w:p>
        </w:tc>
        <w:tc>
          <w:tcPr>
            <w:tcW w:w="2630" w:type="dxa"/>
          </w:tcPr>
          <w:p w14:paraId="10457E9E" w14:textId="77777777" w:rsidR="002A2BB5" w:rsidRPr="00686791" w:rsidRDefault="002A2BB5" w:rsidP="002A1AC3">
            <w:pPr>
              <w:autoSpaceDE w:val="0"/>
              <w:autoSpaceDN w:val="0"/>
              <w:adjustRightInd w:val="0"/>
              <w:jc w:val="center"/>
            </w:pPr>
            <w:r w:rsidRPr="00686791">
              <w:t>Valid</w:t>
            </w:r>
          </w:p>
        </w:tc>
      </w:tr>
      <w:tr w:rsidR="002A2BB5" w:rsidRPr="00686791" w14:paraId="4E83D21E" w14:textId="77777777" w:rsidTr="00045613">
        <w:trPr>
          <w:jc w:val="center"/>
        </w:trPr>
        <w:tc>
          <w:tcPr>
            <w:tcW w:w="1449" w:type="dxa"/>
          </w:tcPr>
          <w:p w14:paraId="72F93F87" w14:textId="6FF783C6" w:rsidR="002A2BB5" w:rsidRPr="00686791" w:rsidRDefault="002A2BB5" w:rsidP="002A1AC3">
            <w:pPr>
              <w:autoSpaceDE w:val="0"/>
              <w:autoSpaceDN w:val="0"/>
              <w:adjustRightInd w:val="0"/>
              <w:jc w:val="center"/>
            </w:pPr>
            <w:r w:rsidRPr="00686791">
              <w:t>4</w:t>
            </w:r>
          </w:p>
        </w:tc>
        <w:tc>
          <w:tcPr>
            <w:tcW w:w="2882" w:type="dxa"/>
          </w:tcPr>
          <w:p w14:paraId="5F071EFE" w14:textId="735C362C" w:rsidR="002A2BB5" w:rsidRPr="00686791" w:rsidRDefault="002A2BB5" w:rsidP="002A1AC3">
            <w:pPr>
              <w:autoSpaceDE w:val="0"/>
              <w:autoSpaceDN w:val="0"/>
              <w:adjustRightInd w:val="0"/>
              <w:jc w:val="center"/>
            </w:pPr>
            <w:r w:rsidRPr="00686791">
              <w:t>0.</w:t>
            </w:r>
            <w:r w:rsidR="00783A19">
              <w:t>7</w:t>
            </w:r>
            <w:r w:rsidRPr="00686791">
              <w:t>24</w:t>
            </w:r>
          </w:p>
        </w:tc>
        <w:tc>
          <w:tcPr>
            <w:tcW w:w="2630" w:type="dxa"/>
          </w:tcPr>
          <w:p w14:paraId="2F3CE757" w14:textId="77777777" w:rsidR="002A2BB5" w:rsidRPr="00686791" w:rsidRDefault="002A2BB5" w:rsidP="002A1AC3">
            <w:pPr>
              <w:autoSpaceDE w:val="0"/>
              <w:autoSpaceDN w:val="0"/>
              <w:adjustRightInd w:val="0"/>
              <w:jc w:val="center"/>
            </w:pPr>
            <w:r w:rsidRPr="00686791">
              <w:t>Valid</w:t>
            </w:r>
          </w:p>
        </w:tc>
      </w:tr>
      <w:tr w:rsidR="002A2BB5" w:rsidRPr="00686791" w14:paraId="3E08F0D9" w14:textId="77777777" w:rsidTr="00045613">
        <w:trPr>
          <w:jc w:val="center"/>
        </w:trPr>
        <w:tc>
          <w:tcPr>
            <w:tcW w:w="1449" w:type="dxa"/>
          </w:tcPr>
          <w:p w14:paraId="322096C0" w14:textId="05872EE8" w:rsidR="002A2BB5" w:rsidRPr="00686791" w:rsidRDefault="002A2BB5" w:rsidP="002A1AC3">
            <w:pPr>
              <w:autoSpaceDE w:val="0"/>
              <w:autoSpaceDN w:val="0"/>
              <w:adjustRightInd w:val="0"/>
              <w:jc w:val="center"/>
            </w:pPr>
            <w:r w:rsidRPr="00686791">
              <w:t>5</w:t>
            </w:r>
          </w:p>
        </w:tc>
        <w:tc>
          <w:tcPr>
            <w:tcW w:w="2882" w:type="dxa"/>
          </w:tcPr>
          <w:p w14:paraId="27441307" w14:textId="77777777" w:rsidR="002A2BB5" w:rsidRPr="00686791" w:rsidRDefault="002A2BB5" w:rsidP="002A1AC3">
            <w:pPr>
              <w:autoSpaceDE w:val="0"/>
              <w:autoSpaceDN w:val="0"/>
              <w:adjustRightInd w:val="0"/>
              <w:jc w:val="center"/>
            </w:pPr>
            <w:r w:rsidRPr="00686791">
              <w:t>0.701</w:t>
            </w:r>
          </w:p>
        </w:tc>
        <w:tc>
          <w:tcPr>
            <w:tcW w:w="2630" w:type="dxa"/>
          </w:tcPr>
          <w:p w14:paraId="799AADC2" w14:textId="77777777" w:rsidR="002A2BB5" w:rsidRPr="00686791" w:rsidRDefault="002A2BB5" w:rsidP="002A1AC3">
            <w:pPr>
              <w:autoSpaceDE w:val="0"/>
              <w:autoSpaceDN w:val="0"/>
              <w:adjustRightInd w:val="0"/>
              <w:jc w:val="center"/>
            </w:pPr>
            <w:r w:rsidRPr="00686791">
              <w:t>Valid</w:t>
            </w:r>
          </w:p>
        </w:tc>
      </w:tr>
      <w:tr w:rsidR="002A2BB5" w:rsidRPr="00686791" w14:paraId="428F85F4" w14:textId="77777777" w:rsidTr="00045613">
        <w:trPr>
          <w:jc w:val="center"/>
        </w:trPr>
        <w:tc>
          <w:tcPr>
            <w:tcW w:w="1449" w:type="dxa"/>
          </w:tcPr>
          <w:p w14:paraId="780C9AF5" w14:textId="2E1F2405" w:rsidR="002A2BB5" w:rsidRPr="00686791" w:rsidRDefault="002A2BB5" w:rsidP="002A1AC3">
            <w:pPr>
              <w:autoSpaceDE w:val="0"/>
              <w:autoSpaceDN w:val="0"/>
              <w:adjustRightInd w:val="0"/>
              <w:jc w:val="center"/>
            </w:pPr>
            <w:r w:rsidRPr="00686791">
              <w:t>6</w:t>
            </w:r>
          </w:p>
        </w:tc>
        <w:tc>
          <w:tcPr>
            <w:tcW w:w="2882" w:type="dxa"/>
          </w:tcPr>
          <w:p w14:paraId="16A198F3" w14:textId="66CB5310" w:rsidR="002A2BB5" w:rsidRPr="00686791" w:rsidRDefault="002A2BB5" w:rsidP="002A1AC3">
            <w:pPr>
              <w:autoSpaceDE w:val="0"/>
              <w:autoSpaceDN w:val="0"/>
              <w:adjustRightInd w:val="0"/>
              <w:jc w:val="center"/>
            </w:pPr>
            <w:r w:rsidRPr="00686791">
              <w:t>0.</w:t>
            </w:r>
            <w:r w:rsidR="00783A19">
              <w:t>7</w:t>
            </w:r>
            <w:r w:rsidRPr="00686791">
              <w:t>79</w:t>
            </w:r>
          </w:p>
        </w:tc>
        <w:tc>
          <w:tcPr>
            <w:tcW w:w="2630" w:type="dxa"/>
          </w:tcPr>
          <w:p w14:paraId="50756423" w14:textId="77777777" w:rsidR="002A2BB5" w:rsidRPr="00686791" w:rsidRDefault="002A2BB5" w:rsidP="002A1AC3">
            <w:pPr>
              <w:autoSpaceDE w:val="0"/>
              <w:autoSpaceDN w:val="0"/>
              <w:adjustRightInd w:val="0"/>
              <w:jc w:val="center"/>
            </w:pPr>
            <w:r w:rsidRPr="00686791">
              <w:t>Valid</w:t>
            </w:r>
          </w:p>
        </w:tc>
      </w:tr>
      <w:tr w:rsidR="002A2BB5" w:rsidRPr="00686791" w14:paraId="1BD642B8" w14:textId="77777777" w:rsidTr="00045613">
        <w:trPr>
          <w:jc w:val="center"/>
        </w:trPr>
        <w:tc>
          <w:tcPr>
            <w:tcW w:w="1449" w:type="dxa"/>
          </w:tcPr>
          <w:p w14:paraId="1712C96B" w14:textId="7BB58DF5" w:rsidR="002A2BB5" w:rsidRPr="00686791" w:rsidRDefault="002A2BB5" w:rsidP="002A1AC3">
            <w:pPr>
              <w:autoSpaceDE w:val="0"/>
              <w:autoSpaceDN w:val="0"/>
              <w:adjustRightInd w:val="0"/>
              <w:jc w:val="center"/>
            </w:pPr>
            <w:r w:rsidRPr="00686791">
              <w:t>7</w:t>
            </w:r>
          </w:p>
        </w:tc>
        <w:tc>
          <w:tcPr>
            <w:tcW w:w="2882" w:type="dxa"/>
          </w:tcPr>
          <w:p w14:paraId="46C5D74D" w14:textId="7DF0B512" w:rsidR="002A2BB5" w:rsidRPr="00686791" w:rsidRDefault="002A2BB5" w:rsidP="002A1AC3">
            <w:pPr>
              <w:autoSpaceDE w:val="0"/>
              <w:autoSpaceDN w:val="0"/>
              <w:adjustRightInd w:val="0"/>
              <w:jc w:val="center"/>
            </w:pPr>
            <w:r w:rsidRPr="00686791">
              <w:t>0.</w:t>
            </w:r>
            <w:r w:rsidR="00783A19">
              <w:t>7</w:t>
            </w:r>
            <w:r w:rsidRPr="00686791">
              <w:t>49</w:t>
            </w:r>
          </w:p>
        </w:tc>
        <w:tc>
          <w:tcPr>
            <w:tcW w:w="2630" w:type="dxa"/>
          </w:tcPr>
          <w:p w14:paraId="2EE17F1D" w14:textId="77777777" w:rsidR="002A2BB5" w:rsidRPr="00686791" w:rsidRDefault="002A2BB5" w:rsidP="002A1AC3">
            <w:pPr>
              <w:autoSpaceDE w:val="0"/>
              <w:autoSpaceDN w:val="0"/>
              <w:adjustRightInd w:val="0"/>
              <w:jc w:val="center"/>
            </w:pPr>
            <w:r w:rsidRPr="00686791">
              <w:t>Valid</w:t>
            </w:r>
          </w:p>
        </w:tc>
      </w:tr>
      <w:tr w:rsidR="002A2BB5" w:rsidRPr="00686791" w14:paraId="00382732" w14:textId="77777777" w:rsidTr="00045613">
        <w:trPr>
          <w:jc w:val="center"/>
        </w:trPr>
        <w:tc>
          <w:tcPr>
            <w:tcW w:w="1449" w:type="dxa"/>
          </w:tcPr>
          <w:p w14:paraId="05CA55C1" w14:textId="7F13EE68" w:rsidR="002A2BB5" w:rsidRPr="00686791" w:rsidRDefault="002A2BB5" w:rsidP="002A1AC3">
            <w:pPr>
              <w:autoSpaceDE w:val="0"/>
              <w:autoSpaceDN w:val="0"/>
              <w:adjustRightInd w:val="0"/>
              <w:jc w:val="center"/>
            </w:pPr>
            <w:r w:rsidRPr="00686791">
              <w:t>8</w:t>
            </w:r>
          </w:p>
        </w:tc>
        <w:tc>
          <w:tcPr>
            <w:tcW w:w="2882" w:type="dxa"/>
          </w:tcPr>
          <w:p w14:paraId="3E487679" w14:textId="5C8B969C" w:rsidR="002A2BB5" w:rsidRPr="00686791" w:rsidRDefault="002A2BB5" w:rsidP="002A1AC3">
            <w:pPr>
              <w:autoSpaceDE w:val="0"/>
              <w:autoSpaceDN w:val="0"/>
              <w:adjustRightInd w:val="0"/>
              <w:jc w:val="center"/>
            </w:pPr>
            <w:r w:rsidRPr="00686791">
              <w:t>0.</w:t>
            </w:r>
            <w:r w:rsidR="00783A19">
              <w:t>7</w:t>
            </w:r>
            <w:r w:rsidRPr="00686791">
              <w:t>71</w:t>
            </w:r>
          </w:p>
        </w:tc>
        <w:tc>
          <w:tcPr>
            <w:tcW w:w="2630" w:type="dxa"/>
          </w:tcPr>
          <w:p w14:paraId="7CF5E3FC" w14:textId="77777777" w:rsidR="002A2BB5" w:rsidRPr="00686791" w:rsidRDefault="002A2BB5" w:rsidP="002A1AC3">
            <w:pPr>
              <w:autoSpaceDE w:val="0"/>
              <w:autoSpaceDN w:val="0"/>
              <w:adjustRightInd w:val="0"/>
              <w:jc w:val="center"/>
            </w:pPr>
            <w:r w:rsidRPr="00686791">
              <w:t>Valid</w:t>
            </w:r>
          </w:p>
        </w:tc>
      </w:tr>
      <w:tr w:rsidR="002A2BB5" w:rsidRPr="00686791" w14:paraId="6CA3EFBB" w14:textId="77777777" w:rsidTr="00045613">
        <w:trPr>
          <w:jc w:val="center"/>
        </w:trPr>
        <w:tc>
          <w:tcPr>
            <w:tcW w:w="1449" w:type="dxa"/>
          </w:tcPr>
          <w:p w14:paraId="05446B54" w14:textId="3AADF61B" w:rsidR="002A2BB5" w:rsidRPr="00686791" w:rsidRDefault="002A2BB5" w:rsidP="002A1AC3">
            <w:pPr>
              <w:autoSpaceDE w:val="0"/>
              <w:autoSpaceDN w:val="0"/>
              <w:adjustRightInd w:val="0"/>
              <w:jc w:val="center"/>
            </w:pPr>
            <w:r w:rsidRPr="00686791">
              <w:t>9</w:t>
            </w:r>
          </w:p>
        </w:tc>
        <w:tc>
          <w:tcPr>
            <w:tcW w:w="2882" w:type="dxa"/>
          </w:tcPr>
          <w:p w14:paraId="2CD637E8" w14:textId="77777777" w:rsidR="002A2BB5" w:rsidRPr="00686791" w:rsidRDefault="002A2BB5" w:rsidP="002A1AC3">
            <w:pPr>
              <w:autoSpaceDE w:val="0"/>
              <w:autoSpaceDN w:val="0"/>
              <w:adjustRightInd w:val="0"/>
              <w:jc w:val="center"/>
            </w:pPr>
            <w:r w:rsidRPr="00686791">
              <w:t>0.814</w:t>
            </w:r>
          </w:p>
        </w:tc>
        <w:tc>
          <w:tcPr>
            <w:tcW w:w="2630" w:type="dxa"/>
          </w:tcPr>
          <w:p w14:paraId="312B7E95" w14:textId="77777777" w:rsidR="002A2BB5" w:rsidRPr="00686791" w:rsidRDefault="002A2BB5" w:rsidP="002A1AC3">
            <w:pPr>
              <w:autoSpaceDE w:val="0"/>
              <w:autoSpaceDN w:val="0"/>
              <w:adjustRightInd w:val="0"/>
              <w:jc w:val="center"/>
            </w:pPr>
            <w:r w:rsidRPr="00686791">
              <w:t>Valid</w:t>
            </w:r>
          </w:p>
        </w:tc>
      </w:tr>
      <w:tr w:rsidR="002A2BB5" w:rsidRPr="00686791" w14:paraId="44FAF0C3" w14:textId="77777777" w:rsidTr="00045613">
        <w:trPr>
          <w:jc w:val="center"/>
        </w:trPr>
        <w:tc>
          <w:tcPr>
            <w:tcW w:w="1449" w:type="dxa"/>
          </w:tcPr>
          <w:p w14:paraId="6830DA12" w14:textId="3EC73A0F" w:rsidR="002A2BB5" w:rsidRPr="00686791" w:rsidRDefault="002A2BB5" w:rsidP="002A1AC3">
            <w:pPr>
              <w:autoSpaceDE w:val="0"/>
              <w:autoSpaceDN w:val="0"/>
              <w:adjustRightInd w:val="0"/>
              <w:jc w:val="center"/>
            </w:pPr>
            <w:r w:rsidRPr="00686791">
              <w:t>10</w:t>
            </w:r>
          </w:p>
        </w:tc>
        <w:tc>
          <w:tcPr>
            <w:tcW w:w="2882" w:type="dxa"/>
          </w:tcPr>
          <w:p w14:paraId="352AD3CF" w14:textId="77777777" w:rsidR="002A2BB5" w:rsidRPr="00686791" w:rsidRDefault="002A2BB5" w:rsidP="002A1AC3">
            <w:pPr>
              <w:autoSpaceDE w:val="0"/>
              <w:autoSpaceDN w:val="0"/>
              <w:adjustRightInd w:val="0"/>
              <w:jc w:val="center"/>
            </w:pPr>
            <w:r w:rsidRPr="00686791">
              <w:t>0.748</w:t>
            </w:r>
          </w:p>
        </w:tc>
        <w:tc>
          <w:tcPr>
            <w:tcW w:w="2630" w:type="dxa"/>
          </w:tcPr>
          <w:p w14:paraId="470C7BEC" w14:textId="77777777" w:rsidR="002A2BB5" w:rsidRPr="00686791" w:rsidRDefault="002A2BB5" w:rsidP="002A1AC3">
            <w:pPr>
              <w:autoSpaceDE w:val="0"/>
              <w:autoSpaceDN w:val="0"/>
              <w:adjustRightInd w:val="0"/>
              <w:jc w:val="center"/>
            </w:pPr>
            <w:r w:rsidRPr="00686791">
              <w:t>Valid</w:t>
            </w:r>
          </w:p>
        </w:tc>
      </w:tr>
      <w:tr w:rsidR="002A2BB5" w:rsidRPr="00686791" w14:paraId="4D421BE4" w14:textId="77777777" w:rsidTr="00045613">
        <w:trPr>
          <w:jc w:val="center"/>
        </w:trPr>
        <w:tc>
          <w:tcPr>
            <w:tcW w:w="1449" w:type="dxa"/>
          </w:tcPr>
          <w:p w14:paraId="69F3557C" w14:textId="7C0B1987" w:rsidR="002A2BB5" w:rsidRPr="00686791" w:rsidRDefault="002A2BB5" w:rsidP="002A1AC3">
            <w:pPr>
              <w:autoSpaceDE w:val="0"/>
              <w:autoSpaceDN w:val="0"/>
              <w:adjustRightInd w:val="0"/>
              <w:jc w:val="center"/>
            </w:pPr>
            <w:r w:rsidRPr="00686791">
              <w:t>11</w:t>
            </w:r>
          </w:p>
        </w:tc>
        <w:tc>
          <w:tcPr>
            <w:tcW w:w="2882" w:type="dxa"/>
          </w:tcPr>
          <w:p w14:paraId="37235E6C" w14:textId="77777777" w:rsidR="002A2BB5" w:rsidRPr="00686791" w:rsidRDefault="002A2BB5" w:rsidP="002A1AC3">
            <w:pPr>
              <w:autoSpaceDE w:val="0"/>
              <w:autoSpaceDN w:val="0"/>
              <w:adjustRightInd w:val="0"/>
              <w:jc w:val="center"/>
            </w:pPr>
            <w:r w:rsidRPr="00686791">
              <w:t>0.732</w:t>
            </w:r>
          </w:p>
        </w:tc>
        <w:tc>
          <w:tcPr>
            <w:tcW w:w="2630" w:type="dxa"/>
          </w:tcPr>
          <w:p w14:paraId="62EA300C" w14:textId="77777777" w:rsidR="002A2BB5" w:rsidRPr="00686791" w:rsidRDefault="002A2BB5" w:rsidP="002A1AC3">
            <w:pPr>
              <w:autoSpaceDE w:val="0"/>
              <w:autoSpaceDN w:val="0"/>
              <w:adjustRightInd w:val="0"/>
              <w:jc w:val="center"/>
            </w:pPr>
            <w:r w:rsidRPr="00686791">
              <w:t>Valid</w:t>
            </w:r>
          </w:p>
        </w:tc>
      </w:tr>
      <w:tr w:rsidR="002A2BB5" w:rsidRPr="00686791" w14:paraId="69D9C33F" w14:textId="77777777" w:rsidTr="00045613">
        <w:trPr>
          <w:jc w:val="center"/>
        </w:trPr>
        <w:tc>
          <w:tcPr>
            <w:tcW w:w="1449" w:type="dxa"/>
          </w:tcPr>
          <w:p w14:paraId="7C34EA5E" w14:textId="50DF4634" w:rsidR="002A2BB5" w:rsidRPr="00686791" w:rsidRDefault="002A2BB5" w:rsidP="002A1AC3">
            <w:pPr>
              <w:autoSpaceDE w:val="0"/>
              <w:autoSpaceDN w:val="0"/>
              <w:adjustRightInd w:val="0"/>
              <w:jc w:val="center"/>
            </w:pPr>
            <w:r w:rsidRPr="00686791">
              <w:t>12</w:t>
            </w:r>
          </w:p>
        </w:tc>
        <w:tc>
          <w:tcPr>
            <w:tcW w:w="2882" w:type="dxa"/>
          </w:tcPr>
          <w:p w14:paraId="1510119C" w14:textId="77777777" w:rsidR="002A2BB5" w:rsidRPr="00686791" w:rsidRDefault="002A2BB5" w:rsidP="002A1AC3">
            <w:pPr>
              <w:autoSpaceDE w:val="0"/>
              <w:autoSpaceDN w:val="0"/>
              <w:adjustRightInd w:val="0"/>
              <w:jc w:val="center"/>
            </w:pPr>
            <w:r w:rsidRPr="00686791">
              <w:t>0.748</w:t>
            </w:r>
          </w:p>
        </w:tc>
        <w:tc>
          <w:tcPr>
            <w:tcW w:w="2630" w:type="dxa"/>
          </w:tcPr>
          <w:p w14:paraId="24805215" w14:textId="77777777" w:rsidR="002A2BB5" w:rsidRPr="00686791" w:rsidRDefault="002A2BB5" w:rsidP="002A1AC3">
            <w:pPr>
              <w:autoSpaceDE w:val="0"/>
              <w:autoSpaceDN w:val="0"/>
              <w:adjustRightInd w:val="0"/>
              <w:jc w:val="center"/>
            </w:pPr>
            <w:r w:rsidRPr="00686791">
              <w:t>Valid</w:t>
            </w:r>
          </w:p>
        </w:tc>
      </w:tr>
      <w:tr w:rsidR="002A2BB5" w:rsidRPr="00686791" w14:paraId="300B3E0B" w14:textId="77777777" w:rsidTr="00045613">
        <w:trPr>
          <w:jc w:val="center"/>
        </w:trPr>
        <w:tc>
          <w:tcPr>
            <w:tcW w:w="1449" w:type="dxa"/>
          </w:tcPr>
          <w:p w14:paraId="62243CFF" w14:textId="209523F7" w:rsidR="002A2BB5" w:rsidRPr="00686791" w:rsidRDefault="002A2BB5" w:rsidP="002A1AC3">
            <w:pPr>
              <w:autoSpaceDE w:val="0"/>
              <w:autoSpaceDN w:val="0"/>
              <w:adjustRightInd w:val="0"/>
              <w:jc w:val="center"/>
            </w:pPr>
            <w:r w:rsidRPr="00686791">
              <w:t>13</w:t>
            </w:r>
          </w:p>
        </w:tc>
        <w:tc>
          <w:tcPr>
            <w:tcW w:w="2882" w:type="dxa"/>
          </w:tcPr>
          <w:p w14:paraId="2344FF2B" w14:textId="0E802A62" w:rsidR="002A2BB5" w:rsidRPr="00686791" w:rsidRDefault="002A2BB5" w:rsidP="002A1AC3">
            <w:pPr>
              <w:autoSpaceDE w:val="0"/>
              <w:autoSpaceDN w:val="0"/>
              <w:adjustRightInd w:val="0"/>
              <w:jc w:val="center"/>
            </w:pPr>
            <w:r w:rsidRPr="00686791">
              <w:t>0.</w:t>
            </w:r>
            <w:r w:rsidR="00783A19">
              <w:t>7</w:t>
            </w:r>
            <w:r w:rsidRPr="00686791">
              <w:t>61</w:t>
            </w:r>
          </w:p>
        </w:tc>
        <w:tc>
          <w:tcPr>
            <w:tcW w:w="2630" w:type="dxa"/>
          </w:tcPr>
          <w:p w14:paraId="28FDEA1E" w14:textId="77777777" w:rsidR="002A2BB5" w:rsidRPr="00686791" w:rsidRDefault="002A2BB5" w:rsidP="002A1AC3">
            <w:pPr>
              <w:autoSpaceDE w:val="0"/>
              <w:autoSpaceDN w:val="0"/>
              <w:adjustRightInd w:val="0"/>
              <w:jc w:val="center"/>
            </w:pPr>
            <w:r w:rsidRPr="00686791">
              <w:t>Valid</w:t>
            </w:r>
          </w:p>
        </w:tc>
      </w:tr>
      <w:tr w:rsidR="002A2BB5" w:rsidRPr="00686791" w14:paraId="6E9937AC" w14:textId="77777777" w:rsidTr="00045613">
        <w:trPr>
          <w:jc w:val="center"/>
        </w:trPr>
        <w:tc>
          <w:tcPr>
            <w:tcW w:w="1449" w:type="dxa"/>
          </w:tcPr>
          <w:p w14:paraId="3A57E7DD" w14:textId="149183DD" w:rsidR="002A2BB5" w:rsidRPr="00686791" w:rsidRDefault="002A2BB5" w:rsidP="002A1AC3">
            <w:pPr>
              <w:autoSpaceDE w:val="0"/>
              <w:autoSpaceDN w:val="0"/>
              <w:adjustRightInd w:val="0"/>
              <w:jc w:val="center"/>
            </w:pPr>
            <w:r w:rsidRPr="00686791">
              <w:t>14</w:t>
            </w:r>
          </w:p>
        </w:tc>
        <w:tc>
          <w:tcPr>
            <w:tcW w:w="2882" w:type="dxa"/>
          </w:tcPr>
          <w:p w14:paraId="5966E825" w14:textId="3FB0F6E0" w:rsidR="002A2BB5" w:rsidRPr="00686791" w:rsidRDefault="002A2BB5" w:rsidP="002A1AC3">
            <w:pPr>
              <w:autoSpaceDE w:val="0"/>
              <w:autoSpaceDN w:val="0"/>
              <w:adjustRightInd w:val="0"/>
              <w:jc w:val="center"/>
            </w:pPr>
            <w:r w:rsidRPr="00686791">
              <w:t>0.</w:t>
            </w:r>
            <w:r w:rsidR="00783A19">
              <w:t>7</w:t>
            </w:r>
            <w:r w:rsidRPr="00686791">
              <w:t>86</w:t>
            </w:r>
          </w:p>
        </w:tc>
        <w:tc>
          <w:tcPr>
            <w:tcW w:w="2630" w:type="dxa"/>
          </w:tcPr>
          <w:p w14:paraId="5BE4ABA1" w14:textId="77777777" w:rsidR="002A2BB5" w:rsidRPr="00686791" w:rsidRDefault="002A2BB5" w:rsidP="002A1AC3">
            <w:pPr>
              <w:autoSpaceDE w:val="0"/>
              <w:autoSpaceDN w:val="0"/>
              <w:adjustRightInd w:val="0"/>
              <w:jc w:val="center"/>
            </w:pPr>
            <w:r w:rsidRPr="00686791">
              <w:t>Valid</w:t>
            </w:r>
          </w:p>
        </w:tc>
      </w:tr>
      <w:tr w:rsidR="002A2BB5" w:rsidRPr="00686791" w14:paraId="23BDEA9D" w14:textId="77777777" w:rsidTr="00045613">
        <w:trPr>
          <w:jc w:val="center"/>
        </w:trPr>
        <w:tc>
          <w:tcPr>
            <w:tcW w:w="1449" w:type="dxa"/>
          </w:tcPr>
          <w:p w14:paraId="06F9A8D0" w14:textId="77777777" w:rsidR="002A2BB5" w:rsidRPr="00686791" w:rsidRDefault="002A2BB5" w:rsidP="002A1AC3">
            <w:pPr>
              <w:autoSpaceDE w:val="0"/>
              <w:autoSpaceDN w:val="0"/>
              <w:adjustRightInd w:val="0"/>
              <w:jc w:val="center"/>
            </w:pPr>
            <w:r w:rsidRPr="00686791">
              <w:t>15.</w:t>
            </w:r>
          </w:p>
        </w:tc>
        <w:tc>
          <w:tcPr>
            <w:tcW w:w="2882" w:type="dxa"/>
          </w:tcPr>
          <w:p w14:paraId="32CDF99F" w14:textId="487FDE5B" w:rsidR="002A2BB5" w:rsidRPr="00686791" w:rsidRDefault="002A2BB5" w:rsidP="002A1AC3">
            <w:pPr>
              <w:autoSpaceDE w:val="0"/>
              <w:autoSpaceDN w:val="0"/>
              <w:adjustRightInd w:val="0"/>
              <w:jc w:val="center"/>
            </w:pPr>
            <w:r w:rsidRPr="00686791">
              <w:t>0.</w:t>
            </w:r>
            <w:r w:rsidR="00783A19">
              <w:t>5</w:t>
            </w:r>
            <w:r w:rsidRPr="00686791">
              <w:t>85</w:t>
            </w:r>
          </w:p>
        </w:tc>
        <w:tc>
          <w:tcPr>
            <w:tcW w:w="2630" w:type="dxa"/>
          </w:tcPr>
          <w:p w14:paraId="22EE1C3C" w14:textId="77777777" w:rsidR="002A2BB5" w:rsidRPr="00686791" w:rsidRDefault="002A2BB5" w:rsidP="002A1AC3">
            <w:pPr>
              <w:autoSpaceDE w:val="0"/>
              <w:autoSpaceDN w:val="0"/>
              <w:adjustRightInd w:val="0"/>
              <w:jc w:val="center"/>
            </w:pPr>
            <w:r w:rsidRPr="00686791">
              <w:t>Tidak Valid</w:t>
            </w:r>
          </w:p>
        </w:tc>
      </w:tr>
    </w:tbl>
    <w:p w14:paraId="34739760" w14:textId="355DEA3E" w:rsidR="002A2BB5" w:rsidRPr="00604D10" w:rsidRDefault="002A2BB5" w:rsidP="00604D10">
      <w:pPr>
        <w:autoSpaceDE w:val="0"/>
        <w:autoSpaceDN w:val="0"/>
        <w:adjustRightInd w:val="0"/>
        <w:ind w:left="1022"/>
      </w:pPr>
      <w:r>
        <w:t xml:space="preserve">Sumber: Data </w:t>
      </w:r>
      <w:r w:rsidR="00045613">
        <w:t>Hasil Penelitian</w:t>
      </w:r>
      <w:r>
        <w:tab/>
      </w:r>
      <w:r>
        <w:tab/>
      </w:r>
      <w:r>
        <w:tab/>
      </w:r>
      <w:r>
        <w:tab/>
      </w:r>
    </w:p>
    <w:p w14:paraId="5183020F" w14:textId="2AB8906B" w:rsidR="002A2BB5" w:rsidRDefault="008C2F07" w:rsidP="008C2F07">
      <w:pPr>
        <w:tabs>
          <w:tab w:val="left" w:pos="450"/>
          <w:tab w:val="left" w:pos="2950"/>
        </w:tabs>
        <w:spacing w:line="276" w:lineRule="auto"/>
        <w:ind w:firstLine="567"/>
        <w:jc w:val="both"/>
      </w:pPr>
      <w:r>
        <w:t xml:space="preserve">Kriteria kevalidan didasarkan pada: Jika hasil perhitungan </w:t>
      </w:r>
      <w:r w:rsidR="00B50168">
        <w:t>item/</w:t>
      </w:r>
      <w:r>
        <w:t>butir pernyataan &gt; 0</w:t>
      </w:r>
      <w:r w:rsidR="00885202">
        <w:t>,</w:t>
      </w:r>
      <w:r>
        <w:t>70 maka dinyatakan valid.</w:t>
      </w:r>
      <w:r>
        <w:t xml:space="preserve"> Dengan demikian, b</w:t>
      </w:r>
      <w:r w:rsidR="00F75C9A">
        <w:t xml:space="preserve">erdasarkan </w:t>
      </w:r>
      <w:r>
        <w:t xml:space="preserve">Tabel </w:t>
      </w:r>
      <w:r w:rsidR="00604D10">
        <w:t>2</w:t>
      </w:r>
      <w:r>
        <w:t xml:space="preserve"> tersebut,</w:t>
      </w:r>
      <w:r w:rsidR="002A2BB5">
        <w:t xml:space="preserve"> dapat dijelaskan bahwa </w:t>
      </w:r>
      <w:r>
        <w:t xml:space="preserve">dari 15 pernyataan yang diajukan kepada responden (sampel penelitian), diperoleh </w:t>
      </w:r>
      <w:r w:rsidR="002A2BB5" w:rsidRPr="00184C74">
        <w:t xml:space="preserve">14 </w:t>
      </w:r>
      <w:r>
        <w:t xml:space="preserve">butir </w:t>
      </w:r>
      <w:r w:rsidR="002A2BB5" w:rsidRPr="00184C74">
        <w:t>pernyataan yang valid dan terdapat 1 pernyataan yang tidak valid atau tidak dipakai.</w:t>
      </w:r>
      <w:r>
        <w:t xml:space="preserve"> </w:t>
      </w:r>
    </w:p>
    <w:p w14:paraId="077F55B8" w14:textId="64FEBB95" w:rsidR="002A2BB5" w:rsidRDefault="00885202" w:rsidP="00885202">
      <w:pPr>
        <w:tabs>
          <w:tab w:val="left" w:pos="450"/>
          <w:tab w:val="left" w:pos="2950"/>
        </w:tabs>
        <w:spacing w:line="276" w:lineRule="auto"/>
        <w:ind w:firstLine="567"/>
        <w:jc w:val="both"/>
      </w:pPr>
      <w:proofErr w:type="spellStart"/>
      <w:r w:rsidRPr="00885202">
        <w:t>Sealin</w:t>
      </w:r>
      <w:proofErr w:type="spellEnd"/>
      <w:r w:rsidRPr="00885202">
        <w:t xml:space="preserve"> itu, hasil uji reliabilitas data variabel program literasi dasar menunjukkan bahwa nilai </w:t>
      </w:r>
      <w:r w:rsidRPr="00885202">
        <w:t>Cronbach's Alpha</w:t>
      </w:r>
      <w:r w:rsidRPr="00885202">
        <w:t xml:space="preserve"> untuk 15 item/butir pernyataan adalah 0,</w:t>
      </w:r>
      <w:r w:rsidRPr="00885202">
        <w:t>914</w:t>
      </w:r>
      <w:r w:rsidRPr="00885202">
        <w:t xml:space="preserve">. Hal ini berarti </w:t>
      </w:r>
      <w:r w:rsidR="002A2BB5" w:rsidRPr="00885202">
        <w:t xml:space="preserve">Cronbach’s Alpha pada variable ini lebih tinggi dari pada nilai dasar </w:t>
      </w:r>
      <w:r w:rsidRPr="00885202">
        <w:t xml:space="preserve">dengan persamaan matematika </w:t>
      </w:r>
      <w:r w:rsidR="002A2BB5" w:rsidRPr="00885202">
        <w:t>yaitu 0,914 &gt; 0,05</w:t>
      </w:r>
      <w:r w:rsidRPr="00885202">
        <w:t>.</w:t>
      </w:r>
      <w:r w:rsidR="002A2BB5" w:rsidRPr="00885202">
        <w:t xml:space="preserve"> </w:t>
      </w:r>
      <w:r w:rsidRPr="00885202">
        <w:t xml:space="preserve">Hasil </w:t>
      </w:r>
      <w:r w:rsidR="002A2BB5" w:rsidRPr="00885202">
        <w:t>tersebut membuktikan bahwa semua pernyataan dalam kuesioner variabel (X) dinyatakan reliabel.</w:t>
      </w:r>
    </w:p>
    <w:p w14:paraId="0BA763FA" w14:textId="57832FDC" w:rsidR="00053F93" w:rsidRPr="00053F93" w:rsidRDefault="00053F93" w:rsidP="00885202">
      <w:pPr>
        <w:tabs>
          <w:tab w:val="left" w:pos="450"/>
          <w:tab w:val="left" w:pos="2950"/>
        </w:tabs>
        <w:spacing w:line="276" w:lineRule="auto"/>
        <w:ind w:firstLine="567"/>
        <w:jc w:val="both"/>
        <w:rPr>
          <w:bCs/>
        </w:rPr>
      </w:pPr>
      <w:r>
        <w:t xml:space="preserve">Selanjutnya dilakukan analisis statistik deskriptif terhadap data variabel </w:t>
      </w:r>
      <w:r w:rsidRPr="00053F93">
        <w:rPr>
          <w:bCs/>
        </w:rPr>
        <w:t>program literasi dasar</w:t>
      </w:r>
      <w:r>
        <w:rPr>
          <w:bCs/>
        </w:rPr>
        <w:t xml:space="preserve">. Hasil pengolahan data </w:t>
      </w:r>
      <w:r w:rsidRPr="00C6653F">
        <w:t>variabel</w:t>
      </w:r>
      <w:r>
        <w:rPr>
          <w:bCs/>
        </w:rPr>
        <w:t xml:space="preserve"> tersebut dijelaskan pada tabel berikut:</w:t>
      </w:r>
    </w:p>
    <w:p w14:paraId="5C7E292E" w14:textId="1C281B11" w:rsidR="003D35D0" w:rsidRPr="00686791" w:rsidRDefault="003D35D0" w:rsidP="00C6653F">
      <w:pPr>
        <w:tabs>
          <w:tab w:val="left" w:pos="450"/>
          <w:tab w:val="left" w:pos="2950"/>
        </w:tabs>
        <w:spacing w:line="276" w:lineRule="auto"/>
        <w:jc w:val="center"/>
        <w:rPr>
          <w:b/>
        </w:rPr>
      </w:pPr>
      <w:r w:rsidRPr="00686791">
        <w:rPr>
          <w:b/>
        </w:rPr>
        <w:t xml:space="preserve">Tabel </w:t>
      </w:r>
      <w:r w:rsidR="00604D10">
        <w:rPr>
          <w:b/>
        </w:rPr>
        <w:t>3</w:t>
      </w:r>
      <w:r>
        <w:rPr>
          <w:b/>
        </w:rPr>
        <w:t>.</w:t>
      </w:r>
      <w:r>
        <w:rPr>
          <w:b/>
        </w:rPr>
        <w:t xml:space="preserve"> </w:t>
      </w:r>
      <w:r w:rsidRPr="00C6653F">
        <w:t>Data</w:t>
      </w:r>
      <w:r>
        <w:rPr>
          <w:b/>
        </w:rPr>
        <w:t xml:space="preserve"> </w:t>
      </w:r>
      <w:r w:rsidRPr="00686791">
        <w:rPr>
          <w:b/>
        </w:rPr>
        <w:t>Program Literasi Dasar</w:t>
      </w:r>
    </w:p>
    <w:tbl>
      <w:tblPr>
        <w:tblW w:w="90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306"/>
        <w:gridCol w:w="1218"/>
        <w:gridCol w:w="1358"/>
      </w:tblGrid>
      <w:tr w:rsidR="00ED13A9" w:rsidRPr="00053F93" w14:paraId="3CEE8633" w14:textId="77777777" w:rsidTr="00E40894">
        <w:trPr>
          <w:cantSplit/>
        </w:trPr>
        <w:tc>
          <w:tcPr>
            <w:tcW w:w="9048" w:type="dxa"/>
            <w:gridSpan w:val="7"/>
            <w:shd w:val="clear" w:color="auto" w:fill="FFFFFF"/>
          </w:tcPr>
          <w:p w14:paraId="6EFEB83A" w14:textId="59FB755B" w:rsidR="00ED13A9" w:rsidRPr="00053F93" w:rsidRDefault="00ED13A9" w:rsidP="00053F93">
            <w:pPr>
              <w:autoSpaceDE w:val="0"/>
              <w:autoSpaceDN w:val="0"/>
              <w:adjustRightInd w:val="0"/>
              <w:ind w:right="60"/>
              <w:jc w:val="center"/>
            </w:pPr>
            <w:r w:rsidRPr="00053F93">
              <w:rPr>
                <w:b/>
                <w:bCs/>
              </w:rPr>
              <w:t>Program Literasi Dasar</w:t>
            </w:r>
          </w:p>
        </w:tc>
      </w:tr>
      <w:tr w:rsidR="00ED13A9" w:rsidRPr="00053F93" w14:paraId="627F0F8F" w14:textId="77777777" w:rsidTr="00E40894">
        <w:trPr>
          <w:cantSplit/>
        </w:trPr>
        <w:tc>
          <w:tcPr>
            <w:tcW w:w="2497" w:type="dxa"/>
            <w:gridSpan w:val="2"/>
            <w:shd w:val="clear" w:color="auto" w:fill="FFFFFF"/>
            <w:vAlign w:val="bottom"/>
          </w:tcPr>
          <w:p w14:paraId="259F398E" w14:textId="77777777" w:rsidR="00ED13A9" w:rsidRPr="00053F93" w:rsidRDefault="00ED13A9" w:rsidP="00053F93">
            <w:pPr>
              <w:autoSpaceDE w:val="0"/>
              <w:autoSpaceDN w:val="0"/>
              <w:adjustRightInd w:val="0"/>
            </w:pPr>
          </w:p>
        </w:tc>
        <w:tc>
          <w:tcPr>
            <w:tcW w:w="1363" w:type="dxa"/>
            <w:shd w:val="clear" w:color="auto" w:fill="FFFFFF"/>
            <w:vAlign w:val="center"/>
          </w:tcPr>
          <w:p w14:paraId="686FCD0F" w14:textId="77777777" w:rsidR="00ED13A9" w:rsidRPr="00053F93" w:rsidRDefault="00ED13A9" w:rsidP="00ED13A9">
            <w:pPr>
              <w:autoSpaceDE w:val="0"/>
              <w:autoSpaceDN w:val="0"/>
              <w:adjustRightInd w:val="0"/>
              <w:ind w:left="60" w:right="60"/>
              <w:jc w:val="center"/>
            </w:pPr>
            <w:r w:rsidRPr="00053F93">
              <w:t>Frequency</w:t>
            </w:r>
          </w:p>
        </w:tc>
        <w:tc>
          <w:tcPr>
            <w:tcW w:w="1306" w:type="dxa"/>
            <w:shd w:val="clear" w:color="auto" w:fill="FFFFFF"/>
            <w:vAlign w:val="center"/>
          </w:tcPr>
          <w:p w14:paraId="51F84958" w14:textId="3B8AE86E" w:rsidR="00ED13A9" w:rsidRPr="00053F93" w:rsidRDefault="00ED13A9" w:rsidP="00ED13A9">
            <w:pPr>
              <w:autoSpaceDE w:val="0"/>
              <w:autoSpaceDN w:val="0"/>
              <w:adjustRightInd w:val="0"/>
              <w:ind w:left="60" w:right="60"/>
              <w:jc w:val="center"/>
            </w:pPr>
            <w:r>
              <w:t>Score</w:t>
            </w:r>
          </w:p>
        </w:tc>
        <w:tc>
          <w:tcPr>
            <w:tcW w:w="1306" w:type="dxa"/>
            <w:shd w:val="clear" w:color="auto" w:fill="FFFFFF"/>
            <w:vAlign w:val="center"/>
          </w:tcPr>
          <w:p w14:paraId="241A9570" w14:textId="7BCF1226" w:rsidR="00ED13A9" w:rsidRPr="00053F93" w:rsidRDefault="00ED13A9" w:rsidP="00ED13A9">
            <w:pPr>
              <w:autoSpaceDE w:val="0"/>
              <w:autoSpaceDN w:val="0"/>
              <w:adjustRightInd w:val="0"/>
              <w:ind w:left="60" w:right="60"/>
              <w:jc w:val="center"/>
            </w:pPr>
            <w:r w:rsidRPr="00053F93">
              <w:t>Percent</w:t>
            </w:r>
          </w:p>
        </w:tc>
        <w:tc>
          <w:tcPr>
            <w:tcW w:w="1218" w:type="dxa"/>
            <w:shd w:val="clear" w:color="auto" w:fill="FFFFFF"/>
            <w:vAlign w:val="center"/>
          </w:tcPr>
          <w:p w14:paraId="2AE3AD20" w14:textId="77777777" w:rsidR="00ED13A9" w:rsidRPr="00053F93" w:rsidRDefault="00ED13A9" w:rsidP="00ED13A9">
            <w:pPr>
              <w:autoSpaceDE w:val="0"/>
              <w:autoSpaceDN w:val="0"/>
              <w:adjustRightInd w:val="0"/>
              <w:ind w:left="60" w:right="60"/>
              <w:jc w:val="center"/>
            </w:pPr>
            <w:r w:rsidRPr="00053F93">
              <w:t>Valid Percent</w:t>
            </w:r>
          </w:p>
        </w:tc>
        <w:tc>
          <w:tcPr>
            <w:tcW w:w="1358" w:type="dxa"/>
            <w:shd w:val="clear" w:color="auto" w:fill="FFFFFF"/>
            <w:vAlign w:val="center"/>
          </w:tcPr>
          <w:p w14:paraId="7B756A61" w14:textId="77777777" w:rsidR="00ED13A9" w:rsidRPr="00053F93" w:rsidRDefault="00ED13A9" w:rsidP="00ED13A9">
            <w:pPr>
              <w:autoSpaceDE w:val="0"/>
              <w:autoSpaceDN w:val="0"/>
              <w:adjustRightInd w:val="0"/>
              <w:ind w:left="60" w:right="60"/>
              <w:jc w:val="center"/>
            </w:pPr>
            <w:r w:rsidRPr="00053F93">
              <w:t>Cumulative Percent</w:t>
            </w:r>
          </w:p>
        </w:tc>
      </w:tr>
      <w:tr w:rsidR="00ED13A9" w:rsidRPr="00053F93" w14:paraId="0AEBA3E9" w14:textId="77777777" w:rsidTr="00E40894">
        <w:trPr>
          <w:cantSplit/>
        </w:trPr>
        <w:tc>
          <w:tcPr>
            <w:tcW w:w="941" w:type="dxa"/>
            <w:vMerge w:val="restart"/>
            <w:shd w:val="clear" w:color="auto" w:fill="E0E0E0"/>
          </w:tcPr>
          <w:p w14:paraId="3F84D8C3" w14:textId="77777777" w:rsidR="00ED13A9" w:rsidRPr="00053F93" w:rsidRDefault="00ED13A9" w:rsidP="00053F93">
            <w:pPr>
              <w:autoSpaceDE w:val="0"/>
              <w:autoSpaceDN w:val="0"/>
              <w:adjustRightInd w:val="0"/>
              <w:ind w:left="60" w:right="60"/>
            </w:pPr>
            <w:r w:rsidRPr="00053F93">
              <w:t>Valid</w:t>
            </w:r>
          </w:p>
        </w:tc>
        <w:tc>
          <w:tcPr>
            <w:tcW w:w="1556" w:type="dxa"/>
            <w:shd w:val="clear" w:color="auto" w:fill="E0E0E0"/>
          </w:tcPr>
          <w:p w14:paraId="667C7553" w14:textId="77777777" w:rsidR="00ED13A9" w:rsidRPr="00053F93" w:rsidRDefault="00ED13A9" w:rsidP="00053F93">
            <w:pPr>
              <w:autoSpaceDE w:val="0"/>
              <w:autoSpaceDN w:val="0"/>
              <w:adjustRightInd w:val="0"/>
              <w:ind w:left="60" w:right="60"/>
            </w:pPr>
            <w:r w:rsidRPr="00053F93">
              <w:t>Baik</w:t>
            </w:r>
          </w:p>
        </w:tc>
        <w:tc>
          <w:tcPr>
            <w:tcW w:w="1363" w:type="dxa"/>
            <w:shd w:val="clear" w:color="auto" w:fill="F9F9FB"/>
          </w:tcPr>
          <w:p w14:paraId="4FADCBBD" w14:textId="77777777" w:rsidR="00ED13A9" w:rsidRPr="00053F93" w:rsidRDefault="00ED13A9" w:rsidP="00053F93">
            <w:pPr>
              <w:autoSpaceDE w:val="0"/>
              <w:autoSpaceDN w:val="0"/>
              <w:adjustRightInd w:val="0"/>
              <w:ind w:left="60" w:right="60"/>
              <w:jc w:val="right"/>
            </w:pPr>
            <w:r w:rsidRPr="00053F93">
              <w:t>18</w:t>
            </w:r>
          </w:p>
        </w:tc>
        <w:tc>
          <w:tcPr>
            <w:tcW w:w="1306" w:type="dxa"/>
            <w:shd w:val="clear" w:color="auto" w:fill="F9F9FB"/>
          </w:tcPr>
          <w:p w14:paraId="727FA4DA" w14:textId="3273AE0C" w:rsidR="00ED13A9" w:rsidRPr="00053F93" w:rsidRDefault="00ED13A9" w:rsidP="00053F93">
            <w:pPr>
              <w:autoSpaceDE w:val="0"/>
              <w:autoSpaceDN w:val="0"/>
              <w:adjustRightInd w:val="0"/>
              <w:ind w:left="60" w:right="60"/>
              <w:jc w:val="right"/>
            </w:pPr>
            <w:r>
              <w:t>36</w:t>
            </w:r>
          </w:p>
        </w:tc>
        <w:tc>
          <w:tcPr>
            <w:tcW w:w="1306" w:type="dxa"/>
            <w:shd w:val="clear" w:color="auto" w:fill="F9F9FB"/>
          </w:tcPr>
          <w:p w14:paraId="596E02A7" w14:textId="3D229374" w:rsidR="00ED13A9" w:rsidRPr="00053F93" w:rsidRDefault="00ED13A9" w:rsidP="00053F93">
            <w:pPr>
              <w:autoSpaceDE w:val="0"/>
              <w:autoSpaceDN w:val="0"/>
              <w:adjustRightInd w:val="0"/>
              <w:ind w:left="60" w:right="60"/>
              <w:jc w:val="right"/>
            </w:pPr>
            <w:r w:rsidRPr="00053F93">
              <w:t>72.0</w:t>
            </w:r>
          </w:p>
        </w:tc>
        <w:tc>
          <w:tcPr>
            <w:tcW w:w="1218" w:type="dxa"/>
            <w:shd w:val="clear" w:color="auto" w:fill="F9F9FB"/>
          </w:tcPr>
          <w:p w14:paraId="6C689735" w14:textId="77777777" w:rsidR="00ED13A9" w:rsidRPr="00053F93" w:rsidRDefault="00ED13A9" w:rsidP="00053F93">
            <w:pPr>
              <w:autoSpaceDE w:val="0"/>
              <w:autoSpaceDN w:val="0"/>
              <w:adjustRightInd w:val="0"/>
              <w:ind w:left="60" w:right="60"/>
              <w:jc w:val="right"/>
            </w:pPr>
            <w:r w:rsidRPr="00053F93">
              <w:t>72.0</w:t>
            </w:r>
          </w:p>
        </w:tc>
        <w:tc>
          <w:tcPr>
            <w:tcW w:w="1358" w:type="dxa"/>
            <w:shd w:val="clear" w:color="auto" w:fill="F9F9FB"/>
          </w:tcPr>
          <w:p w14:paraId="037DC498" w14:textId="77777777" w:rsidR="00ED13A9" w:rsidRPr="00053F93" w:rsidRDefault="00ED13A9" w:rsidP="00053F93">
            <w:pPr>
              <w:autoSpaceDE w:val="0"/>
              <w:autoSpaceDN w:val="0"/>
              <w:adjustRightInd w:val="0"/>
              <w:ind w:left="60" w:right="60"/>
              <w:jc w:val="right"/>
            </w:pPr>
            <w:r w:rsidRPr="00053F93">
              <w:t>72.0</w:t>
            </w:r>
          </w:p>
        </w:tc>
      </w:tr>
      <w:tr w:rsidR="00ED13A9" w:rsidRPr="00053F93" w14:paraId="1C5D4216" w14:textId="77777777" w:rsidTr="00E40894">
        <w:trPr>
          <w:cantSplit/>
        </w:trPr>
        <w:tc>
          <w:tcPr>
            <w:tcW w:w="941" w:type="dxa"/>
            <w:vMerge/>
            <w:shd w:val="clear" w:color="auto" w:fill="E0E0E0"/>
          </w:tcPr>
          <w:p w14:paraId="0CFBC6F6" w14:textId="77777777" w:rsidR="00ED13A9" w:rsidRPr="00053F93" w:rsidRDefault="00ED13A9" w:rsidP="00053F93">
            <w:pPr>
              <w:autoSpaceDE w:val="0"/>
              <w:autoSpaceDN w:val="0"/>
              <w:adjustRightInd w:val="0"/>
            </w:pPr>
          </w:p>
        </w:tc>
        <w:tc>
          <w:tcPr>
            <w:tcW w:w="1556" w:type="dxa"/>
            <w:shd w:val="clear" w:color="auto" w:fill="E0E0E0"/>
          </w:tcPr>
          <w:p w14:paraId="320C9061" w14:textId="77777777" w:rsidR="00ED13A9" w:rsidRPr="00053F93" w:rsidRDefault="00ED13A9" w:rsidP="00053F93">
            <w:pPr>
              <w:autoSpaceDE w:val="0"/>
              <w:autoSpaceDN w:val="0"/>
              <w:adjustRightInd w:val="0"/>
              <w:ind w:left="60" w:right="60"/>
            </w:pPr>
            <w:r w:rsidRPr="00053F93">
              <w:t>Kurang Baik</w:t>
            </w:r>
          </w:p>
        </w:tc>
        <w:tc>
          <w:tcPr>
            <w:tcW w:w="1363" w:type="dxa"/>
            <w:shd w:val="clear" w:color="auto" w:fill="F9F9FB"/>
          </w:tcPr>
          <w:p w14:paraId="270B97E1" w14:textId="77777777" w:rsidR="00ED13A9" w:rsidRPr="00053F93" w:rsidRDefault="00ED13A9" w:rsidP="00053F93">
            <w:pPr>
              <w:autoSpaceDE w:val="0"/>
              <w:autoSpaceDN w:val="0"/>
              <w:adjustRightInd w:val="0"/>
              <w:ind w:left="60" w:right="60"/>
              <w:jc w:val="right"/>
            </w:pPr>
            <w:r w:rsidRPr="00053F93">
              <w:t>7</w:t>
            </w:r>
          </w:p>
        </w:tc>
        <w:tc>
          <w:tcPr>
            <w:tcW w:w="1306" w:type="dxa"/>
            <w:shd w:val="clear" w:color="auto" w:fill="F9F9FB"/>
          </w:tcPr>
          <w:p w14:paraId="3C842A4A" w14:textId="1AE8C293" w:rsidR="00ED13A9" w:rsidRPr="00053F93" w:rsidRDefault="00ED13A9" w:rsidP="00053F93">
            <w:pPr>
              <w:autoSpaceDE w:val="0"/>
              <w:autoSpaceDN w:val="0"/>
              <w:adjustRightInd w:val="0"/>
              <w:ind w:left="60" w:right="60"/>
              <w:jc w:val="right"/>
            </w:pPr>
            <w:r>
              <w:t>7</w:t>
            </w:r>
          </w:p>
        </w:tc>
        <w:tc>
          <w:tcPr>
            <w:tcW w:w="1306" w:type="dxa"/>
            <w:shd w:val="clear" w:color="auto" w:fill="F9F9FB"/>
          </w:tcPr>
          <w:p w14:paraId="02CE66E3" w14:textId="25E425A0" w:rsidR="00ED13A9" w:rsidRPr="00053F93" w:rsidRDefault="00ED13A9" w:rsidP="00053F93">
            <w:pPr>
              <w:autoSpaceDE w:val="0"/>
              <w:autoSpaceDN w:val="0"/>
              <w:adjustRightInd w:val="0"/>
              <w:ind w:left="60" w:right="60"/>
              <w:jc w:val="right"/>
            </w:pPr>
            <w:r w:rsidRPr="00053F93">
              <w:t>28.0</w:t>
            </w:r>
          </w:p>
        </w:tc>
        <w:tc>
          <w:tcPr>
            <w:tcW w:w="1218" w:type="dxa"/>
            <w:shd w:val="clear" w:color="auto" w:fill="F9F9FB"/>
          </w:tcPr>
          <w:p w14:paraId="434DC544" w14:textId="77777777" w:rsidR="00ED13A9" w:rsidRPr="00053F93" w:rsidRDefault="00ED13A9" w:rsidP="00053F93">
            <w:pPr>
              <w:autoSpaceDE w:val="0"/>
              <w:autoSpaceDN w:val="0"/>
              <w:adjustRightInd w:val="0"/>
              <w:ind w:left="60" w:right="60"/>
              <w:jc w:val="right"/>
            </w:pPr>
            <w:r w:rsidRPr="00053F93">
              <w:t>28.0</w:t>
            </w:r>
          </w:p>
        </w:tc>
        <w:tc>
          <w:tcPr>
            <w:tcW w:w="1358" w:type="dxa"/>
            <w:shd w:val="clear" w:color="auto" w:fill="F9F9FB"/>
          </w:tcPr>
          <w:p w14:paraId="1995A164" w14:textId="77777777" w:rsidR="00ED13A9" w:rsidRPr="00053F93" w:rsidRDefault="00ED13A9" w:rsidP="00053F93">
            <w:pPr>
              <w:autoSpaceDE w:val="0"/>
              <w:autoSpaceDN w:val="0"/>
              <w:adjustRightInd w:val="0"/>
              <w:ind w:left="60" w:right="60"/>
              <w:jc w:val="right"/>
            </w:pPr>
            <w:r w:rsidRPr="00053F93">
              <w:t>100.0</w:t>
            </w:r>
          </w:p>
        </w:tc>
      </w:tr>
      <w:tr w:rsidR="00ED13A9" w:rsidRPr="00053F93" w14:paraId="07158C3B" w14:textId="77777777" w:rsidTr="00E40894">
        <w:trPr>
          <w:cantSplit/>
        </w:trPr>
        <w:tc>
          <w:tcPr>
            <w:tcW w:w="941" w:type="dxa"/>
            <w:vMerge/>
            <w:shd w:val="clear" w:color="auto" w:fill="E0E0E0"/>
          </w:tcPr>
          <w:p w14:paraId="40BD07C8" w14:textId="77777777" w:rsidR="00ED13A9" w:rsidRPr="00053F93" w:rsidRDefault="00ED13A9" w:rsidP="00053F93">
            <w:pPr>
              <w:autoSpaceDE w:val="0"/>
              <w:autoSpaceDN w:val="0"/>
              <w:adjustRightInd w:val="0"/>
            </w:pPr>
          </w:p>
        </w:tc>
        <w:tc>
          <w:tcPr>
            <w:tcW w:w="1556" w:type="dxa"/>
            <w:shd w:val="clear" w:color="auto" w:fill="E0E0E0"/>
          </w:tcPr>
          <w:p w14:paraId="2EE04991" w14:textId="77777777" w:rsidR="00ED13A9" w:rsidRPr="00053F93" w:rsidRDefault="00ED13A9" w:rsidP="00053F93">
            <w:pPr>
              <w:autoSpaceDE w:val="0"/>
              <w:autoSpaceDN w:val="0"/>
              <w:adjustRightInd w:val="0"/>
              <w:ind w:left="60" w:right="60"/>
            </w:pPr>
            <w:r w:rsidRPr="00053F93">
              <w:t>Total</w:t>
            </w:r>
          </w:p>
        </w:tc>
        <w:tc>
          <w:tcPr>
            <w:tcW w:w="1363" w:type="dxa"/>
            <w:shd w:val="clear" w:color="auto" w:fill="F9F9FB"/>
          </w:tcPr>
          <w:p w14:paraId="6D730535" w14:textId="77777777" w:rsidR="00ED13A9" w:rsidRPr="00053F93" w:rsidRDefault="00ED13A9" w:rsidP="00053F93">
            <w:pPr>
              <w:autoSpaceDE w:val="0"/>
              <w:autoSpaceDN w:val="0"/>
              <w:adjustRightInd w:val="0"/>
              <w:ind w:left="60" w:right="60"/>
              <w:jc w:val="right"/>
            </w:pPr>
            <w:r w:rsidRPr="00053F93">
              <w:t>25</w:t>
            </w:r>
          </w:p>
        </w:tc>
        <w:tc>
          <w:tcPr>
            <w:tcW w:w="1306" w:type="dxa"/>
            <w:shd w:val="clear" w:color="auto" w:fill="F9F9FB"/>
          </w:tcPr>
          <w:p w14:paraId="6DF6CCBB" w14:textId="5836A14F" w:rsidR="00ED13A9" w:rsidRPr="00053F93" w:rsidRDefault="00ED13A9" w:rsidP="00053F93">
            <w:pPr>
              <w:autoSpaceDE w:val="0"/>
              <w:autoSpaceDN w:val="0"/>
              <w:adjustRightInd w:val="0"/>
              <w:ind w:left="60" w:right="60"/>
              <w:jc w:val="right"/>
            </w:pPr>
            <w:r>
              <w:t>43</w:t>
            </w:r>
          </w:p>
        </w:tc>
        <w:tc>
          <w:tcPr>
            <w:tcW w:w="1306" w:type="dxa"/>
            <w:shd w:val="clear" w:color="auto" w:fill="F9F9FB"/>
          </w:tcPr>
          <w:p w14:paraId="709BB1AB" w14:textId="35573771" w:rsidR="00ED13A9" w:rsidRPr="00053F93" w:rsidRDefault="00ED13A9" w:rsidP="00053F93">
            <w:pPr>
              <w:autoSpaceDE w:val="0"/>
              <w:autoSpaceDN w:val="0"/>
              <w:adjustRightInd w:val="0"/>
              <w:ind w:left="60" w:right="60"/>
              <w:jc w:val="right"/>
            </w:pPr>
            <w:r w:rsidRPr="00053F93">
              <w:t>100.0</w:t>
            </w:r>
          </w:p>
        </w:tc>
        <w:tc>
          <w:tcPr>
            <w:tcW w:w="1218" w:type="dxa"/>
            <w:shd w:val="clear" w:color="auto" w:fill="F9F9FB"/>
          </w:tcPr>
          <w:p w14:paraId="1FFBF139" w14:textId="77777777" w:rsidR="00ED13A9" w:rsidRPr="00053F93" w:rsidRDefault="00ED13A9" w:rsidP="00053F93">
            <w:pPr>
              <w:autoSpaceDE w:val="0"/>
              <w:autoSpaceDN w:val="0"/>
              <w:adjustRightInd w:val="0"/>
              <w:ind w:left="60" w:right="60"/>
              <w:jc w:val="right"/>
            </w:pPr>
            <w:r w:rsidRPr="00053F93">
              <w:t>100.0</w:t>
            </w:r>
          </w:p>
        </w:tc>
        <w:tc>
          <w:tcPr>
            <w:tcW w:w="1358" w:type="dxa"/>
            <w:shd w:val="clear" w:color="auto" w:fill="F9F9FB"/>
            <w:vAlign w:val="center"/>
          </w:tcPr>
          <w:p w14:paraId="1F61D42D" w14:textId="77777777" w:rsidR="00ED13A9" w:rsidRPr="00053F93" w:rsidRDefault="00ED13A9" w:rsidP="00053F93">
            <w:pPr>
              <w:autoSpaceDE w:val="0"/>
              <w:autoSpaceDN w:val="0"/>
              <w:adjustRightInd w:val="0"/>
            </w:pPr>
          </w:p>
        </w:tc>
      </w:tr>
    </w:tbl>
    <w:p w14:paraId="60B16AA7" w14:textId="47D7947F" w:rsidR="003D35D0" w:rsidRPr="00053F93" w:rsidRDefault="00053F93" w:rsidP="0039262C">
      <w:pPr>
        <w:spacing w:line="276" w:lineRule="auto"/>
        <w:jc w:val="both"/>
        <w:rPr>
          <w:iCs/>
        </w:rPr>
      </w:pPr>
      <w:r w:rsidRPr="00053F93">
        <w:rPr>
          <w:iCs/>
        </w:rPr>
        <w:t>Sumber: Data Hasil Penelitian</w:t>
      </w:r>
    </w:p>
    <w:p w14:paraId="7F257ECB" w14:textId="1E499B42" w:rsidR="003D35D0" w:rsidRPr="00885202" w:rsidRDefault="00ED13A9" w:rsidP="00604D10">
      <w:pPr>
        <w:tabs>
          <w:tab w:val="left" w:pos="450"/>
          <w:tab w:val="left" w:pos="2950"/>
        </w:tabs>
        <w:spacing w:line="276" w:lineRule="auto"/>
        <w:ind w:firstLine="567"/>
        <w:jc w:val="both"/>
      </w:pPr>
      <w:r w:rsidRPr="00686791">
        <w:t xml:space="preserve">Tabel </w:t>
      </w:r>
      <w:r w:rsidR="00604D10">
        <w:t>3</w:t>
      </w:r>
      <w:r>
        <w:t xml:space="preserve"> menunjukkan bahwa </w:t>
      </w:r>
      <w:r w:rsidR="00604D10">
        <w:t xml:space="preserve">total skor untuk variabel </w:t>
      </w:r>
      <w:r w:rsidR="00604D10" w:rsidRPr="00184C74">
        <w:t>program literasi dasar</w:t>
      </w:r>
      <w:r w:rsidR="00604D10">
        <w:t xml:space="preserve"> adalah 43. Berdasarkan Tabel 1, skor tersebut berada pada interval 41 – 45. Jadi dapat dijelaskan bahwa variabel </w:t>
      </w:r>
      <w:r w:rsidR="00604D10" w:rsidRPr="00184C74">
        <w:t>program literasi dasar</w:t>
      </w:r>
      <w:r w:rsidR="00604D10">
        <w:t xml:space="preserve"> termasuk dalam kategori baik.</w:t>
      </w:r>
    </w:p>
    <w:p w14:paraId="3B08339C" w14:textId="0826BD5E" w:rsidR="002A2BB5" w:rsidRPr="00C62C6D" w:rsidRDefault="002A2BB5" w:rsidP="00885202">
      <w:pPr>
        <w:tabs>
          <w:tab w:val="left" w:pos="450"/>
          <w:tab w:val="left" w:pos="2950"/>
        </w:tabs>
        <w:spacing w:before="120" w:line="276" w:lineRule="auto"/>
        <w:jc w:val="both"/>
        <w:rPr>
          <w:b/>
          <w:i/>
          <w:iCs/>
        </w:rPr>
      </w:pPr>
      <w:r w:rsidRPr="00C62C6D">
        <w:rPr>
          <w:b/>
          <w:i/>
          <w:iCs/>
        </w:rPr>
        <w:t xml:space="preserve">Minat </w:t>
      </w:r>
      <w:r w:rsidR="00B75AF9">
        <w:rPr>
          <w:b/>
          <w:i/>
          <w:iCs/>
        </w:rPr>
        <w:t>B</w:t>
      </w:r>
      <w:r w:rsidRPr="00C62C6D">
        <w:rPr>
          <w:b/>
          <w:i/>
          <w:iCs/>
        </w:rPr>
        <w:t>aca</w:t>
      </w:r>
      <w:r w:rsidR="003A187A" w:rsidRPr="00C62C6D">
        <w:rPr>
          <w:b/>
          <w:i/>
          <w:iCs/>
        </w:rPr>
        <w:t xml:space="preserve"> Peserta Didik</w:t>
      </w:r>
    </w:p>
    <w:p w14:paraId="35D269C4" w14:textId="77777777" w:rsidR="003A187A" w:rsidRDefault="003A187A" w:rsidP="003A187A">
      <w:pPr>
        <w:tabs>
          <w:tab w:val="left" w:pos="450"/>
          <w:tab w:val="left" w:pos="2950"/>
        </w:tabs>
        <w:spacing w:line="276" w:lineRule="auto"/>
        <w:ind w:firstLine="567"/>
        <w:jc w:val="both"/>
      </w:pPr>
      <w:r>
        <w:t>Pengujian</w:t>
      </w:r>
      <w:r>
        <w:t xml:space="preserve"> va</w:t>
      </w:r>
      <w:r w:rsidRPr="00184C74">
        <w:t>li</w:t>
      </w:r>
      <w:r>
        <w:t>di</w:t>
      </w:r>
      <w:r w:rsidRPr="00184C74">
        <w:t xml:space="preserve">tas </w:t>
      </w:r>
      <w:r>
        <w:t>data</w:t>
      </w:r>
      <w:r w:rsidRPr="00184C74">
        <w:t xml:space="preserve"> pada variabel </w:t>
      </w:r>
      <w:r w:rsidRPr="003A187A">
        <w:rPr>
          <w:bCs/>
        </w:rPr>
        <w:t>minat membaca peserta didik</w:t>
      </w:r>
      <w:r w:rsidRPr="00184C74">
        <w:t xml:space="preserve"> </w:t>
      </w:r>
      <w:r>
        <w:t xml:space="preserve">juga </w:t>
      </w:r>
      <w:r w:rsidRPr="00184C74">
        <w:t xml:space="preserve">menggunakan alat bantu SPSS </w:t>
      </w:r>
      <w:r w:rsidRPr="00184C74">
        <w:t xml:space="preserve">Versi </w:t>
      </w:r>
      <w:r w:rsidRPr="00184C74">
        <w:t>28</w:t>
      </w:r>
      <w:r>
        <w:t>.</w:t>
      </w:r>
      <w:r w:rsidRPr="00184C74">
        <w:t xml:space="preserve"> </w:t>
      </w:r>
      <w:r>
        <w:t>Hasil pengujian data tersebut dijelaskan dalam tabel berikut:</w:t>
      </w:r>
    </w:p>
    <w:p w14:paraId="39877175" w14:textId="0738E336" w:rsidR="002A2BB5" w:rsidRPr="003A187A" w:rsidRDefault="002A2BB5" w:rsidP="003A187A">
      <w:pPr>
        <w:pStyle w:val="BodyText"/>
        <w:spacing w:after="0"/>
        <w:jc w:val="center"/>
        <w:rPr>
          <w:b/>
        </w:rPr>
      </w:pPr>
      <w:r w:rsidRPr="00686791">
        <w:rPr>
          <w:b/>
        </w:rPr>
        <w:t xml:space="preserve">Tabel. </w:t>
      </w:r>
      <w:r w:rsidR="0039262C">
        <w:rPr>
          <w:b/>
        </w:rPr>
        <w:t>4</w:t>
      </w:r>
      <w:r w:rsidRPr="00686791">
        <w:t xml:space="preserve"> </w:t>
      </w:r>
      <w:r w:rsidR="003A187A">
        <w:t xml:space="preserve">Hasil Uji </w:t>
      </w:r>
      <w:proofErr w:type="spellStart"/>
      <w:r w:rsidRPr="00686791">
        <w:rPr>
          <w:b/>
        </w:rPr>
        <w:t>Vadilitas</w:t>
      </w:r>
      <w:proofErr w:type="spellEnd"/>
      <w:r w:rsidR="003A187A">
        <w:rPr>
          <w:b/>
        </w:rPr>
        <w:t xml:space="preserve"> </w:t>
      </w:r>
      <w:r w:rsidR="00053F93">
        <w:rPr>
          <w:b/>
        </w:rPr>
        <w:t>Item Variabel</w:t>
      </w:r>
      <w:r w:rsidR="003A187A">
        <w:rPr>
          <w:b/>
        </w:rPr>
        <w:t xml:space="preserve"> </w:t>
      </w:r>
      <w:r w:rsidRPr="003A187A">
        <w:rPr>
          <w:b/>
          <w:bCs/>
          <w:color w:val="000000"/>
        </w:rPr>
        <w:t xml:space="preserve">Minat Baca </w:t>
      </w:r>
      <w:r w:rsidR="003A187A">
        <w:rPr>
          <w:b/>
          <w:bCs/>
          <w:color w:val="000000"/>
        </w:rPr>
        <w:t>Peserta Didik</w:t>
      </w:r>
    </w:p>
    <w:tbl>
      <w:tblPr>
        <w:tblStyle w:val="TableGrid"/>
        <w:tblW w:w="0" w:type="auto"/>
        <w:tblInd w:w="1144" w:type="dxa"/>
        <w:tblLook w:val="04A0" w:firstRow="1" w:lastRow="0" w:firstColumn="1" w:lastColumn="0" w:noHBand="0" w:noVBand="1"/>
      </w:tblPr>
      <w:tblGrid>
        <w:gridCol w:w="1442"/>
        <w:gridCol w:w="2898"/>
        <w:gridCol w:w="2617"/>
      </w:tblGrid>
      <w:tr w:rsidR="002A2BB5" w:rsidRPr="00686791" w14:paraId="16C87C99" w14:textId="77777777" w:rsidTr="00CB0EF7">
        <w:trPr>
          <w:trHeight w:val="333"/>
        </w:trPr>
        <w:tc>
          <w:tcPr>
            <w:tcW w:w="1442" w:type="dxa"/>
            <w:vAlign w:val="center"/>
          </w:tcPr>
          <w:p w14:paraId="1C185F29" w14:textId="77777777" w:rsidR="002A2BB5" w:rsidRPr="00686791" w:rsidRDefault="002A2BB5" w:rsidP="00CB0EF7">
            <w:pPr>
              <w:pStyle w:val="BodyText"/>
              <w:spacing w:after="0"/>
              <w:jc w:val="center"/>
              <w:rPr>
                <w:b/>
              </w:rPr>
            </w:pPr>
            <w:r w:rsidRPr="00686791">
              <w:rPr>
                <w:b/>
              </w:rPr>
              <w:t>Item Pernyataan</w:t>
            </w:r>
          </w:p>
        </w:tc>
        <w:tc>
          <w:tcPr>
            <w:tcW w:w="2898" w:type="dxa"/>
            <w:vAlign w:val="center"/>
          </w:tcPr>
          <w:p w14:paraId="6E077093" w14:textId="77777777" w:rsidR="002A2BB5" w:rsidRPr="00686791" w:rsidRDefault="002A2BB5" w:rsidP="00CB0EF7">
            <w:pPr>
              <w:pStyle w:val="BodyText"/>
              <w:spacing w:after="0"/>
              <w:jc w:val="center"/>
              <w:rPr>
                <w:b/>
              </w:rPr>
            </w:pPr>
            <w:r w:rsidRPr="00686791">
              <w:rPr>
                <w:b/>
              </w:rPr>
              <w:t>Total Pearson Correlation</w:t>
            </w:r>
          </w:p>
        </w:tc>
        <w:tc>
          <w:tcPr>
            <w:tcW w:w="2617" w:type="dxa"/>
            <w:vAlign w:val="center"/>
          </w:tcPr>
          <w:p w14:paraId="2E769896" w14:textId="77777777" w:rsidR="002A2BB5" w:rsidRPr="00686791" w:rsidRDefault="002A2BB5" w:rsidP="00CB0EF7">
            <w:pPr>
              <w:pStyle w:val="BodyText"/>
              <w:spacing w:after="0"/>
              <w:jc w:val="center"/>
              <w:rPr>
                <w:b/>
              </w:rPr>
            </w:pPr>
            <w:r w:rsidRPr="00686791">
              <w:rPr>
                <w:b/>
              </w:rPr>
              <w:t>Valid</w:t>
            </w:r>
          </w:p>
        </w:tc>
      </w:tr>
      <w:tr w:rsidR="002A2BB5" w:rsidRPr="00686791" w14:paraId="27B4679B" w14:textId="77777777" w:rsidTr="00CB0EF7">
        <w:tc>
          <w:tcPr>
            <w:tcW w:w="1442" w:type="dxa"/>
          </w:tcPr>
          <w:p w14:paraId="2460C5B6" w14:textId="77777777" w:rsidR="002A2BB5" w:rsidRPr="00686791" w:rsidRDefault="002A2BB5" w:rsidP="00CB0EF7">
            <w:pPr>
              <w:pStyle w:val="BodyText"/>
              <w:spacing w:after="0"/>
              <w:jc w:val="center"/>
            </w:pPr>
            <w:r w:rsidRPr="00686791">
              <w:t>1.</w:t>
            </w:r>
          </w:p>
        </w:tc>
        <w:tc>
          <w:tcPr>
            <w:tcW w:w="2898" w:type="dxa"/>
          </w:tcPr>
          <w:p w14:paraId="2F8D9F93" w14:textId="047125D6" w:rsidR="002A2BB5" w:rsidRPr="00686791" w:rsidRDefault="002A2BB5" w:rsidP="00CB0EF7">
            <w:pPr>
              <w:pStyle w:val="BodyText"/>
              <w:spacing w:after="0"/>
              <w:jc w:val="center"/>
            </w:pPr>
            <w:r w:rsidRPr="00686791">
              <w:t>0,</w:t>
            </w:r>
            <w:r w:rsidR="00CB0EF7">
              <w:t>3</w:t>
            </w:r>
            <w:r w:rsidRPr="00686791">
              <w:t>05</w:t>
            </w:r>
          </w:p>
        </w:tc>
        <w:tc>
          <w:tcPr>
            <w:tcW w:w="2617" w:type="dxa"/>
          </w:tcPr>
          <w:p w14:paraId="672F96AD" w14:textId="77777777" w:rsidR="002A2BB5" w:rsidRPr="00686791" w:rsidRDefault="002A2BB5" w:rsidP="00CB0EF7">
            <w:pPr>
              <w:pStyle w:val="BodyText"/>
              <w:spacing w:after="0"/>
              <w:jc w:val="center"/>
            </w:pPr>
            <w:r w:rsidRPr="00686791">
              <w:t>Tidak Valid</w:t>
            </w:r>
          </w:p>
        </w:tc>
      </w:tr>
      <w:tr w:rsidR="002A2BB5" w:rsidRPr="00686791" w14:paraId="10EB3C57" w14:textId="77777777" w:rsidTr="00CB0EF7">
        <w:tc>
          <w:tcPr>
            <w:tcW w:w="1442" w:type="dxa"/>
          </w:tcPr>
          <w:p w14:paraId="4EF76958" w14:textId="77777777" w:rsidR="002A2BB5" w:rsidRPr="00686791" w:rsidRDefault="002A2BB5" w:rsidP="00CB0EF7">
            <w:pPr>
              <w:pStyle w:val="BodyText"/>
              <w:spacing w:after="0"/>
              <w:jc w:val="center"/>
            </w:pPr>
            <w:r w:rsidRPr="00686791">
              <w:t>2.</w:t>
            </w:r>
          </w:p>
        </w:tc>
        <w:tc>
          <w:tcPr>
            <w:tcW w:w="2898" w:type="dxa"/>
          </w:tcPr>
          <w:p w14:paraId="04912C1D" w14:textId="77777777" w:rsidR="002A2BB5" w:rsidRPr="00686791" w:rsidRDefault="002A2BB5" w:rsidP="00CB0EF7">
            <w:pPr>
              <w:pStyle w:val="BodyText"/>
              <w:spacing w:after="0"/>
              <w:jc w:val="center"/>
            </w:pPr>
            <w:r w:rsidRPr="00686791">
              <w:t>0.713</w:t>
            </w:r>
          </w:p>
        </w:tc>
        <w:tc>
          <w:tcPr>
            <w:tcW w:w="2617" w:type="dxa"/>
          </w:tcPr>
          <w:p w14:paraId="50561187" w14:textId="77777777" w:rsidR="002A2BB5" w:rsidRPr="00686791" w:rsidRDefault="002A2BB5" w:rsidP="00CB0EF7">
            <w:pPr>
              <w:pStyle w:val="BodyText"/>
              <w:spacing w:after="0"/>
              <w:jc w:val="center"/>
            </w:pPr>
            <w:r w:rsidRPr="00686791">
              <w:t>Valid</w:t>
            </w:r>
          </w:p>
        </w:tc>
      </w:tr>
      <w:tr w:rsidR="002A2BB5" w:rsidRPr="00686791" w14:paraId="0AA8C50E" w14:textId="77777777" w:rsidTr="00CB0EF7">
        <w:tc>
          <w:tcPr>
            <w:tcW w:w="1442" w:type="dxa"/>
          </w:tcPr>
          <w:p w14:paraId="2B769658" w14:textId="77777777" w:rsidR="002A2BB5" w:rsidRPr="00686791" w:rsidRDefault="002A2BB5" w:rsidP="00CB0EF7">
            <w:pPr>
              <w:pStyle w:val="BodyText"/>
              <w:spacing w:after="0"/>
              <w:jc w:val="center"/>
            </w:pPr>
            <w:r w:rsidRPr="00686791">
              <w:t>3.</w:t>
            </w:r>
          </w:p>
        </w:tc>
        <w:tc>
          <w:tcPr>
            <w:tcW w:w="2898" w:type="dxa"/>
          </w:tcPr>
          <w:p w14:paraId="7F728568" w14:textId="101EE045" w:rsidR="002A2BB5" w:rsidRPr="00686791" w:rsidRDefault="002A2BB5" w:rsidP="00CB0EF7">
            <w:pPr>
              <w:pStyle w:val="BodyText"/>
              <w:spacing w:after="0"/>
              <w:jc w:val="center"/>
            </w:pPr>
            <w:r w:rsidRPr="00686791">
              <w:t>0.</w:t>
            </w:r>
            <w:r w:rsidR="00885202">
              <w:t>7</w:t>
            </w:r>
            <w:r w:rsidRPr="00686791">
              <w:t>41</w:t>
            </w:r>
          </w:p>
        </w:tc>
        <w:tc>
          <w:tcPr>
            <w:tcW w:w="2617" w:type="dxa"/>
          </w:tcPr>
          <w:p w14:paraId="6774E602" w14:textId="77777777" w:rsidR="002A2BB5" w:rsidRPr="00686791" w:rsidRDefault="002A2BB5" w:rsidP="00CB0EF7">
            <w:pPr>
              <w:pStyle w:val="BodyText"/>
              <w:spacing w:after="0"/>
              <w:jc w:val="center"/>
            </w:pPr>
            <w:r w:rsidRPr="00686791">
              <w:t>Valid</w:t>
            </w:r>
          </w:p>
        </w:tc>
      </w:tr>
      <w:tr w:rsidR="002A2BB5" w:rsidRPr="00686791" w14:paraId="598F2541" w14:textId="77777777" w:rsidTr="00CB0EF7">
        <w:tc>
          <w:tcPr>
            <w:tcW w:w="1442" w:type="dxa"/>
          </w:tcPr>
          <w:p w14:paraId="079C53E6" w14:textId="77777777" w:rsidR="002A2BB5" w:rsidRPr="00686791" w:rsidRDefault="002A2BB5" w:rsidP="00CB0EF7">
            <w:pPr>
              <w:pStyle w:val="BodyText"/>
              <w:spacing w:after="0"/>
              <w:jc w:val="center"/>
            </w:pPr>
            <w:r w:rsidRPr="00686791">
              <w:t>4.</w:t>
            </w:r>
          </w:p>
        </w:tc>
        <w:tc>
          <w:tcPr>
            <w:tcW w:w="2898" w:type="dxa"/>
          </w:tcPr>
          <w:p w14:paraId="134B5FAC" w14:textId="77777777" w:rsidR="002A2BB5" w:rsidRPr="00686791" w:rsidRDefault="002A2BB5" w:rsidP="00CB0EF7">
            <w:pPr>
              <w:pStyle w:val="BodyText"/>
              <w:spacing w:after="0"/>
              <w:jc w:val="center"/>
            </w:pPr>
            <w:r w:rsidRPr="00686791">
              <w:t>0.731</w:t>
            </w:r>
          </w:p>
        </w:tc>
        <w:tc>
          <w:tcPr>
            <w:tcW w:w="2617" w:type="dxa"/>
          </w:tcPr>
          <w:p w14:paraId="4DA1F70A" w14:textId="77777777" w:rsidR="002A2BB5" w:rsidRPr="00686791" w:rsidRDefault="002A2BB5" w:rsidP="00CB0EF7">
            <w:pPr>
              <w:pStyle w:val="BodyText"/>
              <w:spacing w:after="0"/>
              <w:jc w:val="center"/>
            </w:pPr>
            <w:r w:rsidRPr="00686791">
              <w:t>Valid</w:t>
            </w:r>
          </w:p>
        </w:tc>
      </w:tr>
      <w:tr w:rsidR="002A2BB5" w:rsidRPr="00686791" w14:paraId="3FBD2723" w14:textId="77777777" w:rsidTr="00CB0EF7">
        <w:tc>
          <w:tcPr>
            <w:tcW w:w="1442" w:type="dxa"/>
          </w:tcPr>
          <w:p w14:paraId="63951AA8" w14:textId="77777777" w:rsidR="002A2BB5" w:rsidRPr="00686791" w:rsidRDefault="002A2BB5" w:rsidP="00CB0EF7">
            <w:pPr>
              <w:pStyle w:val="BodyText"/>
              <w:spacing w:after="0"/>
              <w:jc w:val="center"/>
            </w:pPr>
            <w:r w:rsidRPr="00686791">
              <w:t>5.</w:t>
            </w:r>
          </w:p>
        </w:tc>
        <w:tc>
          <w:tcPr>
            <w:tcW w:w="2898" w:type="dxa"/>
          </w:tcPr>
          <w:p w14:paraId="6A2C9C62" w14:textId="77777777" w:rsidR="002A2BB5" w:rsidRPr="00686791" w:rsidRDefault="002A2BB5" w:rsidP="00CB0EF7">
            <w:pPr>
              <w:pStyle w:val="BodyText"/>
              <w:spacing w:after="0"/>
              <w:jc w:val="center"/>
            </w:pPr>
            <w:r w:rsidRPr="00686791">
              <w:t>0.760</w:t>
            </w:r>
          </w:p>
        </w:tc>
        <w:tc>
          <w:tcPr>
            <w:tcW w:w="2617" w:type="dxa"/>
          </w:tcPr>
          <w:p w14:paraId="4C785762" w14:textId="77777777" w:rsidR="002A2BB5" w:rsidRPr="00686791" w:rsidRDefault="002A2BB5" w:rsidP="00CB0EF7">
            <w:pPr>
              <w:pStyle w:val="BodyText"/>
              <w:spacing w:after="0"/>
              <w:jc w:val="center"/>
            </w:pPr>
            <w:r w:rsidRPr="00686791">
              <w:t>Valid</w:t>
            </w:r>
          </w:p>
        </w:tc>
      </w:tr>
      <w:tr w:rsidR="002A2BB5" w:rsidRPr="00686791" w14:paraId="10A6CF3D" w14:textId="77777777" w:rsidTr="00CB0EF7">
        <w:tc>
          <w:tcPr>
            <w:tcW w:w="1442" w:type="dxa"/>
          </w:tcPr>
          <w:p w14:paraId="56935011" w14:textId="77777777" w:rsidR="002A2BB5" w:rsidRPr="00686791" w:rsidRDefault="002A2BB5" w:rsidP="00CB0EF7">
            <w:pPr>
              <w:pStyle w:val="BodyText"/>
              <w:spacing w:after="0"/>
              <w:jc w:val="center"/>
            </w:pPr>
            <w:r w:rsidRPr="00686791">
              <w:t>6.</w:t>
            </w:r>
          </w:p>
        </w:tc>
        <w:tc>
          <w:tcPr>
            <w:tcW w:w="2898" w:type="dxa"/>
          </w:tcPr>
          <w:p w14:paraId="6C737AA8" w14:textId="7329B630" w:rsidR="002A2BB5" w:rsidRPr="00686791" w:rsidRDefault="002A2BB5" w:rsidP="00CB0EF7">
            <w:pPr>
              <w:pStyle w:val="BodyText"/>
              <w:spacing w:after="0"/>
              <w:jc w:val="center"/>
            </w:pPr>
            <w:r w:rsidRPr="00686791">
              <w:t>0.</w:t>
            </w:r>
            <w:r w:rsidR="00885202">
              <w:t>7</w:t>
            </w:r>
            <w:r w:rsidRPr="00686791">
              <w:t>44</w:t>
            </w:r>
          </w:p>
        </w:tc>
        <w:tc>
          <w:tcPr>
            <w:tcW w:w="2617" w:type="dxa"/>
          </w:tcPr>
          <w:p w14:paraId="2535811C" w14:textId="77777777" w:rsidR="002A2BB5" w:rsidRPr="00686791" w:rsidRDefault="002A2BB5" w:rsidP="00CB0EF7">
            <w:pPr>
              <w:pStyle w:val="BodyText"/>
              <w:spacing w:after="0"/>
              <w:jc w:val="center"/>
            </w:pPr>
            <w:r w:rsidRPr="00686791">
              <w:t>Valid</w:t>
            </w:r>
          </w:p>
        </w:tc>
      </w:tr>
      <w:tr w:rsidR="002A2BB5" w:rsidRPr="00686791" w14:paraId="62175836" w14:textId="77777777" w:rsidTr="00CB0EF7">
        <w:tc>
          <w:tcPr>
            <w:tcW w:w="1442" w:type="dxa"/>
          </w:tcPr>
          <w:p w14:paraId="6A69163F" w14:textId="77777777" w:rsidR="002A2BB5" w:rsidRPr="00686791" w:rsidRDefault="002A2BB5" w:rsidP="00CB0EF7">
            <w:pPr>
              <w:pStyle w:val="BodyText"/>
              <w:spacing w:after="0"/>
              <w:jc w:val="center"/>
            </w:pPr>
            <w:r w:rsidRPr="00686791">
              <w:t>7.</w:t>
            </w:r>
          </w:p>
        </w:tc>
        <w:tc>
          <w:tcPr>
            <w:tcW w:w="2898" w:type="dxa"/>
          </w:tcPr>
          <w:p w14:paraId="5C876CD7" w14:textId="77777777" w:rsidR="002A2BB5" w:rsidRPr="00686791" w:rsidRDefault="002A2BB5" w:rsidP="00CB0EF7">
            <w:pPr>
              <w:pStyle w:val="BodyText"/>
              <w:spacing w:after="0"/>
              <w:jc w:val="center"/>
            </w:pPr>
            <w:r w:rsidRPr="00686791">
              <w:t>0.722</w:t>
            </w:r>
          </w:p>
        </w:tc>
        <w:tc>
          <w:tcPr>
            <w:tcW w:w="2617" w:type="dxa"/>
          </w:tcPr>
          <w:p w14:paraId="52675AE8" w14:textId="77777777" w:rsidR="002A2BB5" w:rsidRPr="00686791" w:rsidRDefault="002A2BB5" w:rsidP="00CB0EF7">
            <w:pPr>
              <w:pStyle w:val="BodyText"/>
              <w:spacing w:after="0"/>
              <w:jc w:val="center"/>
            </w:pPr>
            <w:r w:rsidRPr="00686791">
              <w:t>Valid</w:t>
            </w:r>
          </w:p>
        </w:tc>
      </w:tr>
      <w:tr w:rsidR="002A2BB5" w:rsidRPr="00686791" w14:paraId="5DD40CDB" w14:textId="77777777" w:rsidTr="00CB0EF7">
        <w:tc>
          <w:tcPr>
            <w:tcW w:w="1442" w:type="dxa"/>
          </w:tcPr>
          <w:p w14:paraId="349FF8F8" w14:textId="77777777" w:rsidR="002A2BB5" w:rsidRPr="00686791" w:rsidRDefault="002A2BB5" w:rsidP="00CB0EF7">
            <w:pPr>
              <w:pStyle w:val="BodyText"/>
              <w:spacing w:after="0"/>
              <w:jc w:val="center"/>
            </w:pPr>
            <w:r w:rsidRPr="00686791">
              <w:t>8.</w:t>
            </w:r>
          </w:p>
        </w:tc>
        <w:tc>
          <w:tcPr>
            <w:tcW w:w="2898" w:type="dxa"/>
          </w:tcPr>
          <w:p w14:paraId="781F0467" w14:textId="77777777" w:rsidR="002A2BB5" w:rsidRPr="00686791" w:rsidRDefault="002A2BB5" w:rsidP="00CB0EF7">
            <w:pPr>
              <w:pStyle w:val="BodyText"/>
              <w:spacing w:after="0"/>
              <w:jc w:val="center"/>
            </w:pPr>
            <w:r w:rsidRPr="00686791">
              <w:t>0.713</w:t>
            </w:r>
          </w:p>
        </w:tc>
        <w:tc>
          <w:tcPr>
            <w:tcW w:w="2617" w:type="dxa"/>
          </w:tcPr>
          <w:p w14:paraId="58F8DA1A" w14:textId="77777777" w:rsidR="002A2BB5" w:rsidRPr="00686791" w:rsidRDefault="002A2BB5" w:rsidP="00CB0EF7">
            <w:pPr>
              <w:pStyle w:val="BodyText"/>
              <w:spacing w:after="0"/>
              <w:jc w:val="center"/>
            </w:pPr>
            <w:r w:rsidRPr="00686791">
              <w:t>Valid</w:t>
            </w:r>
          </w:p>
        </w:tc>
      </w:tr>
      <w:tr w:rsidR="002A2BB5" w:rsidRPr="00686791" w14:paraId="2D464216" w14:textId="77777777" w:rsidTr="00CB0EF7">
        <w:tc>
          <w:tcPr>
            <w:tcW w:w="1442" w:type="dxa"/>
          </w:tcPr>
          <w:p w14:paraId="2AFE1F9A" w14:textId="77777777" w:rsidR="002A2BB5" w:rsidRPr="00686791" w:rsidRDefault="002A2BB5" w:rsidP="00CB0EF7">
            <w:pPr>
              <w:pStyle w:val="BodyText"/>
              <w:spacing w:after="0"/>
              <w:jc w:val="center"/>
            </w:pPr>
            <w:r w:rsidRPr="00686791">
              <w:t>9.</w:t>
            </w:r>
          </w:p>
        </w:tc>
        <w:tc>
          <w:tcPr>
            <w:tcW w:w="2898" w:type="dxa"/>
          </w:tcPr>
          <w:p w14:paraId="720F1BF4" w14:textId="7232747F" w:rsidR="002A2BB5" w:rsidRPr="00686791" w:rsidRDefault="002A2BB5" w:rsidP="00CB0EF7">
            <w:pPr>
              <w:pStyle w:val="BodyText"/>
              <w:spacing w:after="0"/>
              <w:jc w:val="center"/>
            </w:pPr>
            <w:r w:rsidRPr="00686791">
              <w:t>0.</w:t>
            </w:r>
            <w:r w:rsidR="00885202">
              <w:t>7</w:t>
            </w:r>
            <w:r w:rsidRPr="00686791">
              <w:t>05</w:t>
            </w:r>
          </w:p>
        </w:tc>
        <w:tc>
          <w:tcPr>
            <w:tcW w:w="2617" w:type="dxa"/>
          </w:tcPr>
          <w:p w14:paraId="48B044A5" w14:textId="77777777" w:rsidR="002A2BB5" w:rsidRPr="00686791" w:rsidRDefault="002A2BB5" w:rsidP="00CB0EF7">
            <w:pPr>
              <w:pStyle w:val="BodyText"/>
              <w:spacing w:after="0"/>
              <w:jc w:val="center"/>
            </w:pPr>
            <w:r w:rsidRPr="00686791">
              <w:t>Valid</w:t>
            </w:r>
          </w:p>
        </w:tc>
      </w:tr>
      <w:tr w:rsidR="002A2BB5" w:rsidRPr="00686791" w14:paraId="02D950E3" w14:textId="77777777" w:rsidTr="00CB0EF7">
        <w:tc>
          <w:tcPr>
            <w:tcW w:w="1442" w:type="dxa"/>
          </w:tcPr>
          <w:p w14:paraId="7B621F27" w14:textId="77777777" w:rsidR="002A2BB5" w:rsidRPr="00686791" w:rsidRDefault="002A2BB5" w:rsidP="00CB0EF7">
            <w:pPr>
              <w:pStyle w:val="BodyText"/>
              <w:spacing w:after="0"/>
              <w:jc w:val="center"/>
            </w:pPr>
            <w:r w:rsidRPr="00686791">
              <w:t>10.</w:t>
            </w:r>
          </w:p>
        </w:tc>
        <w:tc>
          <w:tcPr>
            <w:tcW w:w="2898" w:type="dxa"/>
          </w:tcPr>
          <w:p w14:paraId="7E522136" w14:textId="77777777" w:rsidR="002A2BB5" w:rsidRPr="00686791" w:rsidRDefault="002A2BB5" w:rsidP="00CB0EF7">
            <w:pPr>
              <w:pStyle w:val="BodyText"/>
              <w:spacing w:after="0"/>
              <w:jc w:val="center"/>
            </w:pPr>
            <w:r w:rsidRPr="00686791">
              <w:t>0.644</w:t>
            </w:r>
          </w:p>
        </w:tc>
        <w:tc>
          <w:tcPr>
            <w:tcW w:w="2617" w:type="dxa"/>
          </w:tcPr>
          <w:p w14:paraId="2FD1132C" w14:textId="77777777" w:rsidR="002A2BB5" w:rsidRPr="00686791" w:rsidRDefault="002A2BB5" w:rsidP="00CB0EF7">
            <w:pPr>
              <w:pStyle w:val="BodyText"/>
              <w:spacing w:after="0"/>
              <w:jc w:val="center"/>
            </w:pPr>
            <w:r w:rsidRPr="00686791">
              <w:t>Valid</w:t>
            </w:r>
          </w:p>
        </w:tc>
      </w:tr>
      <w:tr w:rsidR="002A2BB5" w:rsidRPr="00686791" w14:paraId="773C0324" w14:textId="77777777" w:rsidTr="00CB0EF7">
        <w:tc>
          <w:tcPr>
            <w:tcW w:w="1442" w:type="dxa"/>
          </w:tcPr>
          <w:p w14:paraId="6600B608" w14:textId="77777777" w:rsidR="002A2BB5" w:rsidRPr="00686791" w:rsidRDefault="002A2BB5" w:rsidP="00CB0EF7">
            <w:pPr>
              <w:pStyle w:val="BodyText"/>
              <w:spacing w:after="0"/>
              <w:jc w:val="center"/>
            </w:pPr>
            <w:r w:rsidRPr="00686791">
              <w:t>11.</w:t>
            </w:r>
          </w:p>
        </w:tc>
        <w:tc>
          <w:tcPr>
            <w:tcW w:w="2898" w:type="dxa"/>
          </w:tcPr>
          <w:p w14:paraId="44543922" w14:textId="2B72FFD6" w:rsidR="002A2BB5" w:rsidRPr="00686791" w:rsidRDefault="002A2BB5" w:rsidP="00CB0EF7">
            <w:pPr>
              <w:pStyle w:val="BodyText"/>
              <w:spacing w:after="0"/>
              <w:jc w:val="center"/>
            </w:pPr>
            <w:r w:rsidRPr="00686791">
              <w:t>0.</w:t>
            </w:r>
            <w:r w:rsidR="00885202">
              <w:t>7</w:t>
            </w:r>
            <w:r w:rsidRPr="00686791">
              <w:t>95</w:t>
            </w:r>
          </w:p>
        </w:tc>
        <w:tc>
          <w:tcPr>
            <w:tcW w:w="2617" w:type="dxa"/>
          </w:tcPr>
          <w:p w14:paraId="6E20B13A" w14:textId="77777777" w:rsidR="002A2BB5" w:rsidRPr="00686791" w:rsidRDefault="002A2BB5" w:rsidP="00CB0EF7">
            <w:pPr>
              <w:pStyle w:val="BodyText"/>
              <w:spacing w:after="0"/>
              <w:jc w:val="center"/>
            </w:pPr>
            <w:r w:rsidRPr="00686791">
              <w:t>Valid</w:t>
            </w:r>
          </w:p>
        </w:tc>
      </w:tr>
      <w:tr w:rsidR="002A2BB5" w:rsidRPr="00686791" w14:paraId="347A28B9" w14:textId="77777777" w:rsidTr="00CB0EF7">
        <w:tc>
          <w:tcPr>
            <w:tcW w:w="1442" w:type="dxa"/>
          </w:tcPr>
          <w:p w14:paraId="54516CB2" w14:textId="77777777" w:rsidR="002A2BB5" w:rsidRPr="00686791" w:rsidRDefault="002A2BB5" w:rsidP="00CB0EF7">
            <w:pPr>
              <w:pStyle w:val="BodyText"/>
              <w:spacing w:after="0"/>
              <w:jc w:val="center"/>
            </w:pPr>
            <w:r w:rsidRPr="00686791">
              <w:t>12.</w:t>
            </w:r>
          </w:p>
        </w:tc>
        <w:tc>
          <w:tcPr>
            <w:tcW w:w="2898" w:type="dxa"/>
          </w:tcPr>
          <w:p w14:paraId="52C3C2CD" w14:textId="660F87E6" w:rsidR="002A2BB5" w:rsidRPr="00686791" w:rsidRDefault="002A2BB5" w:rsidP="00CB0EF7">
            <w:pPr>
              <w:pStyle w:val="BodyText"/>
              <w:spacing w:after="0"/>
              <w:jc w:val="center"/>
            </w:pPr>
            <w:r w:rsidRPr="00686791">
              <w:t>0.</w:t>
            </w:r>
            <w:r w:rsidR="00885202">
              <w:t>7</w:t>
            </w:r>
            <w:r w:rsidRPr="00686791">
              <w:t>64</w:t>
            </w:r>
          </w:p>
        </w:tc>
        <w:tc>
          <w:tcPr>
            <w:tcW w:w="2617" w:type="dxa"/>
          </w:tcPr>
          <w:p w14:paraId="3B152005" w14:textId="77777777" w:rsidR="002A2BB5" w:rsidRPr="00686791" w:rsidRDefault="002A2BB5" w:rsidP="00CB0EF7">
            <w:pPr>
              <w:pStyle w:val="BodyText"/>
              <w:spacing w:after="0"/>
              <w:jc w:val="center"/>
            </w:pPr>
            <w:r w:rsidRPr="00686791">
              <w:t>Valid</w:t>
            </w:r>
          </w:p>
        </w:tc>
      </w:tr>
      <w:tr w:rsidR="002A2BB5" w:rsidRPr="00686791" w14:paraId="1451D777" w14:textId="77777777" w:rsidTr="00CB0EF7">
        <w:tc>
          <w:tcPr>
            <w:tcW w:w="1442" w:type="dxa"/>
          </w:tcPr>
          <w:p w14:paraId="4D7910EE" w14:textId="77777777" w:rsidR="002A2BB5" w:rsidRPr="00686791" w:rsidRDefault="002A2BB5" w:rsidP="00CB0EF7">
            <w:pPr>
              <w:pStyle w:val="BodyText"/>
              <w:spacing w:after="0"/>
              <w:jc w:val="center"/>
            </w:pPr>
            <w:r w:rsidRPr="00686791">
              <w:t>13.</w:t>
            </w:r>
          </w:p>
        </w:tc>
        <w:tc>
          <w:tcPr>
            <w:tcW w:w="2898" w:type="dxa"/>
          </w:tcPr>
          <w:p w14:paraId="388B5E7E" w14:textId="56C0773D" w:rsidR="002A2BB5" w:rsidRPr="00686791" w:rsidRDefault="002A2BB5" w:rsidP="00CB0EF7">
            <w:pPr>
              <w:pStyle w:val="BodyText"/>
              <w:spacing w:after="0"/>
              <w:jc w:val="center"/>
            </w:pPr>
            <w:r w:rsidRPr="00686791">
              <w:t>0.</w:t>
            </w:r>
            <w:r w:rsidR="00885202">
              <w:t>7</w:t>
            </w:r>
            <w:r w:rsidRPr="00686791">
              <w:t>95</w:t>
            </w:r>
          </w:p>
        </w:tc>
        <w:tc>
          <w:tcPr>
            <w:tcW w:w="2617" w:type="dxa"/>
          </w:tcPr>
          <w:p w14:paraId="55B4CE0E" w14:textId="77777777" w:rsidR="002A2BB5" w:rsidRPr="00686791" w:rsidRDefault="002A2BB5" w:rsidP="00CB0EF7">
            <w:pPr>
              <w:pStyle w:val="BodyText"/>
              <w:spacing w:after="0"/>
              <w:jc w:val="center"/>
            </w:pPr>
            <w:r w:rsidRPr="00686791">
              <w:t>Valid</w:t>
            </w:r>
          </w:p>
        </w:tc>
      </w:tr>
      <w:tr w:rsidR="002A2BB5" w:rsidRPr="00686791" w14:paraId="70F3E8C5" w14:textId="77777777" w:rsidTr="00CB0EF7">
        <w:tc>
          <w:tcPr>
            <w:tcW w:w="1442" w:type="dxa"/>
          </w:tcPr>
          <w:p w14:paraId="22C3A4AF" w14:textId="77777777" w:rsidR="002A2BB5" w:rsidRPr="00686791" w:rsidRDefault="002A2BB5" w:rsidP="00CB0EF7">
            <w:pPr>
              <w:pStyle w:val="BodyText"/>
              <w:spacing w:after="0"/>
              <w:jc w:val="center"/>
            </w:pPr>
            <w:r w:rsidRPr="00686791">
              <w:t>14.</w:t>
            </w:r>
          </w:p>
        </w:tc>
        <w:tc>
          <w:tcPr>
            <w:tcW w:w="2898" w:type="dxa"/>
          </w:tcPr>
          <w:p w14:paraId="469186BF" w14:textId="0494BA3E" w:rsidR="002A2BB5" w:rsidRPr="00686791" w:rsidRDefault="002A2BB5" w:rsidP="00CB0EF7">
            <w:pPr>
              <w:pStyle w:val="BodyText"/>
              <w:spacing w:after="0"/>
              <w:jc w:val="center"/>
            </w:pPr>
            <w:r w:rsidRPr="00686791">
              <w:t>0.</w:t>
            </w:r>
            <w:r w:rsidR="00885202">
              <w:t>5</w:t>
            </w:r>
            <w:r w:rsidRPr="00686791">
              <w:t>50</w:t>
            </w:r>
          </w:p>
        </w:tc>
        <w:tc>
          <w:tcPr>
            <w:tcW w:w="2617" w:type="dxa"/>
          </w:tcPr>
          <w:p w14:paraId="57EB1791" w14:textId="77777777" w:rsidR="002A2BB5" w:rsidRPr="00686791" w:rsidRDefault="002A2BB5" w:rsidP="00CB0EF7">
            <w:pPr>
              <w:pStyle w:val="BodyText"/>
              <w:spacing w:after="0"/>
              <w:jc w:val="center"/>
            </w:pPr>
            <w:r w:rsidRPr="00686791">
              <w:t>Tidak Valid</w:t>
            </w:r>
          </w:p>
        </w:tc>
      </w:tr>
      <w:tr w:rsidR="002A2BB5" w:rsidRPr="00686791" w14:paraId="3ACD3E41" w14:textId="77777777" w:rsidTr="00CB0EF7">
        <w:tc>
          <w:tcPr>
            <w:tcW w:w="1442" w:type="dxa"/>
          </w:tcPr>
          <w:p w14:paraId="5835B843" w14:textId="77777777" w:rsidR="002A2BB5" w:rsidRPr="00686791" w:rsidRDefault="002A2BB5" w:rsidP="00CB0EF7">
            <w:pPr>
              <w:pStyle w:val="BodyText"/>
              <w:spacing w:after="0"/>
              <w:jc w:val="center"/>
            </w:pPr>
            <w:r w:rsidRPr="00686791">
              <w:t>15</w:t>
            </w:r>
          </w:p>
        </w:tc>
        <w:tc>
          <w:tcPr>
            <w:tcW w:w="2898" w:type="dxa"/>
          </w:tcPr>
          <w:p w14:paraId="1FEAD55B" w14:textId="66D1C6C1" w:rsidR="002A2BB5" w:rsidRPr="00686791" w:rsidRDefault="002A2BB5" w:rsidP="00CB0EF7">
            <w:pPr>
              <w:pStyle w:val="BodyText"/>
              <w:spacing w:after="0"/>
              <w:jc w:val="center"/>
            </w:pPr>
            <w:r w:rsidRPr="00686791">
              <w:t>0.</w:t>
            </w:r>
            <w:r w:rsidR="00885202">
              <w:t>5</w:t>
            </w:r>
            <w:r w:rsidRPr="00686791">
              <w:t>93</w:t>
            </w:r>
          </w:p>
        </w:tc>
        <w:tc>
          <w:tcPr>
            <w:tcW w:w="2617" w:type="dxa"/>
          </w:tcPr>
          <w:p w14:paraId="0F07D6EF" w14:textId="77777777" w:rsidR="002A2BB5" w:rsidRPr="00686791" w:rsidRDefault="002A2BB5" w:rsidP="00CB0EF7">
            <w:pPr>
              <w:pStyle w:val="BodyText"/>
              <w:spacing w:after="0"/>
              <w:jc w:val="center"/>
            </w:pPr>
            <w:r w:rsidRPr="00686791">
              <w:t>Tidak Valid</w:t>
            </w:r>
          </w:p>
        </w:tc>
      </w:tr>
    </w:tbl>
    <w:p w14:paraId="6EDA1CA0" w14:textId="02EFA293" w:rsidR="002A2BB5" w:rsidRPr="00CB0EF7" w:rsidRDefault="002A2BB5" w:rsidP="00CB0EF7">
      <w:pPr>
        <w:autoSpaceDE w:val="0"/>
        <w:autoSpaceDN w:val="0"/>
        <w:adjustRightInd w:val="0"/>
        <w:ind w:left="1022"/>
      </w:pPr>
      <w:r w:rsidRPr="00CB0EF7">
        <w:t xml:space="preserve">Sumber: Data </w:t>
      </w:r>
      <w:r w:rsidR="003A187A" w:rsidRPr="00CB0EF7">
        <w:t>Hasil Penelitian</w:t>
      </w:r>
    </w:p>
    <w:p w14:paraId="40891E3C" w14:textId="2CBC3BBB" w:rsidR="002A2BB5" w:rsidRDefault="00F75C9A" w:rsidP="00805167">
      <w:pPr>
        <w:tabs>
          <w:tab w:val="left" w:pos="450"/>
          <w:tab w:val="left" w:pos="2950"/>
        </w:tabs>
        <w:spacing w:line="276" w:lineRule="auto"/>
        <w:ind w:firstLine="567"/>
        <w:jc w:val="both"/>
      </w:pPr>
      <w:r>
        <w:t xml:space="preserve">Berdasarkan </w:t>
      </w:r>
      <w:r w:rsidR="003A187A">
        <w:t xml:space="preserve">Tabel </w:t>
      </w:r>
      <w:r w:rsidR="00422235">
        <w:t>4</w:t>
      </w:r>
      <w:r w:rsidR="003A187A">
        <w:t>,</w:t>
      </w:r>
      <w:r w:rsidR="002A2BB5" w:rsidRPr="00184C74">
        <w:t xml:space="preserve"> dapat dijelaskan bahwa </w:t>
      </w:r>
      <w:r w:rsidR="00805167">
        <w:t xml:space="preserve">dari </w:t>
      </w:r>
      <w:r w:rsidR="00805167" w:rsidRPr="00184C74">
        <w:t xml:space="preserve">15 </w:t>
      </w:r>
      <w:r w:rsidR="00805167">
        <w:t xml:space="preserve">butir </w:t>
      </w:r>
      <w:r w:rsidR="00805167" w:rsidRPr="00184C74">
        <w:t>pernyataan</w:t>
      </w:r>
      <w:r w:rsidR="00805167">
        <w:t>,</w:t>
      </w:r>
      <w:r w:rsidR="00805167" w:rsidRPr="00184C74">
        <w:t xml:space="preserve"> terdapat 12 pernyataan yang valid dan 3 pernyataan yang tidak valid atau tidak dipakai.</w:t>
      </w:r>
      <w:r w:rsidR="00805167">
        <w:t xml:space="preserve"> Selain itu, </w:t>
      </w:r>
      <w:r w:rsidR="00805167" w:rsidRPr="00885202">
        <w:t xml:space="preserve">hasil uji reliabilitas data variabel </w:t>
      </w:r>
      <w:r w:rsidR="00805167" w:rsidRPr="003A187A">
        <w:rPr>
          <w:bCs/>
        </w:rPr>
        <w:t>minat membaca peserta didik</w:t>
      </w:r>
      <w:r w:rsidR="00805167" w:rsidRPr="00885202">
        <w:t xml:space="preserve"> menunjukkan nilai Cronbach's Alpha untuk 15 item/butir pernyataan adalah 0,</w:t>
      </w:r>
      <w:r w:rsidR="00805167">
        <w:t>783</w:t>
      </w:r>
      <w:r w:rsidR="00805167" w:rsidRPr="00885202">
        <w:t xml:space="preserve">. </w:t>
      </w:r>
      <w:r w:rsidR="00805167" w:rsidRPr="00885202">
        <w:t xml:space="preserve">Persamaan </w:t>
      </w:r>
      <w:r w:rsidR="00805167" w:rsidRPr="00885202">
        <w:t>matematika</w:t>
      </w:r>
      <w:r w:rsidR="00805167">
        <w:t xml:space="preserve"> yang dihasilkan adalah</w:t>
      </w:r>
      <w:r w:rsidR="00805167" w:rsidRPr="00885202">
        <w:t xml:space="preserve"> yaitu 0,</w:t>
      </w:r>
      <w:r w:rsidR="00805167">
        <w:t>783</w:t>
      </w:r>
      <w:r w:rsidR="00805167" w:rsidRPr="00885202">
        <w:t xml:space="preserve"> &gt; 0,05. Hasil tersebut membuktikan bahwa semua pernyataan dalam kuesioner variabel (</w:t>
      </w:r>
      <w:r w:rsidR="00805167">
        <w:t>Y</w:t>
      </w:r>
      <w:r w:rsidR="00805167" w:rsidRPr="00885202">
        <w:t>) dinyatakan reliabel.</w:t>
      </w:r>
    </w:p>
    <w:p w14:paraId="5EB0FEBB" w14:textId="599C8915" w:rsidR="0039262C" w:rsidRPr="00053F93" w:rsidRDefault="0039262C" w:rsidP="0039262C">
      <w:pPr>
        <w:tabs>
          <w:tab w:val="left" w:pos="450"/>
          <w:tab w:val="left" w:pos="2950"/>
        </w:tabs>
        <w:spacing w:line="276" w:lineRule="auto"/>
        <w:ind w:firstLine="567"/>
        <w:jc w:val="both"/>
        <w:rPr>
          <w:bCs/>
        </w:rPr>
      </w:pPr>
      <w:r>
        <w:t xml:space="preserve">Selanjutnya dilakukan analisis statistik deskriptif terhadap data variabel </w:t>
      </w:r>
      <w:r w:rsidR="008C418D">
        <w:rPr>
          <w:bCs/>
        </w:rPr>
        <w:t>minat baca peserta didik</w:t>
      </w:r>
      <w:r>
        <w:rPr>
          <w:bCs/>
        </w:rPr>
        <w:t xml:space="preserve">. Hasil pengolahan data </w:t>
      </w:r>
      <w:r w:rsidRPr="00C6653F">
        <w:t>variabel</w:t>
      </w:r>
      <w:r>
        <w:rPr>
          <w:bCs/>
        </w:rPr>
        <w:t xml:space="preserve"> tersebut dijelaskan pada tabel berikut:</w:t>
      </w:r>
    </w:p>
    <w:p w14:paraId="26BD3676" w14:textId="1414958D" w:rsidR="002A2BB5" w:rsidRPr="00686791" w:rsidRDefault="002A2BB5" w:rsidP="008C418D">
      <w:pPr>
        <w:pStyle w:val="BodyText"/>
        <w:spacing w:after="0"/>
        <w:jc w:val="center"/>
        <w:rPr>
          <w:b/>
        </w:rPr>
      </w:pPr>
      <w:r w:rsidRPr="00686791">
        <w:rPr>
          <w:b/>
        </w:rPr>
        <w:t>Tabel</w:t>
      </w:r>
      <w:r w:rsidR="008C418D">
        <w:rPr>
          <w:b/>
        </w:rPr>
        <w:t xml:space="preserve"> 5.</w:t>
      </w:r>
      <w:r w:rsidRPr="00686791">
        <w:rPr>
          <w:b/>
        </w:rPr>
        <w:t xml:space="preserve"> </w:t>
      </w:r>
      <w:r w:rsidR="003D35D0">
        <w:rPr>
          <w:b/>
        </w:rPr>
        <w:t xml:space="preserve">Data </w:t>
      </w:r>
      <w:r w:rsidRPr="00686791">
        <w:rPr>
          <w:b/>
        </w:rPr>
        <w:t xml:space="preserve">Minat Baca </w:t>
      </w:r>
      <w:r w:rsidR="008C418D">
        <w:rPr>
          <w:b/>
        </w:rPr>
        <w:t>Peserta Didik</w:t>
      </w:r>
    </w:p>
    <w:tbl>
      <w:tblPr>
        <w:tblW w:w="90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306"/>
        <w:gridCol w:w="1218"/>
        <w:gridCol w:w="1330"/>
      </w:tblGrid>
      <w:tr w:rsidR="008C418D" w:rsidRPr="008C418D" w14:paraId="618AFE9F" w14:textId="77777777" w:rsidTr="008C418D">
        <w:trPr>
          <w:cantSplit/>
        </w:trPr>
        <w:tc>
          <w:tcPr>
            <w:tcW w:w="9020" w:type="dxa"/>
            <w:gridSpan w:val="7"/>
            <w:shd w:val="clear" w:color="auto" w:fill="FFFFFF"/>
          </w:tcPr>
          <w:p w14:paraId="43DF1DE7" w14:textId="7FAAFA99" w:rsidR="008C418D" w:rsidRPr="008C418D" w:rsidRDefault="008C418D" w:rsidP="008C418D">
            <w:pPr>
              <w:autoSpaceDE w:val="0"/>
              <w:autoSpaceDN w:val="0"/>
              <w:adjustRightInd w:val="0"/>
              <w:ind w:left="60" w:right="60"/>
              <w:jc w:val="center"/>
            </w:pPr>
            <w:r w:rsidRPr="008C418D">
              <w:rPr>
                <w:b/>
                <w:bCs/>
              </w:rPr>
              <w:t xml:space="preserve">Minat Baca </w:t>
            </w:r>
            <w:r w:rsidRPr="008C418D">
              <w:rPr>
                <w:b/>
              </w:rPr>
              <w:t>Peserta Didik</w:t>
            </w:r>
          </w:p>
        </w:tc>
      </w:tr>
      <w:tr w:rsidR="008C418D" w:rsidRPr="008C418D" w14:paraId="1031783F" w14:textId="77777777" w:rsidTr="008C418D">
        <w:trPr>
          <w:cantSplit/>
        </w:trPr>
        <w:tc>
          <w:tcPr>
            <w:tcW w:w="2497" w:type="dxa"/>
            <w:gridSpan w:val="2"/>
            <w:shd w:val="clear" w:color="auto" w:fill="FFFFFF"/>
            <w:vAlign w:val="bottom"/>
          </w:tcPr>
          <w:p w14:paraId="2C56F7E0" w14:textId="77777777" w:rsidR="0039262C" w:rsidRPr="008C418D" w:rsidRDefault="0039262C" w:rsidP="008C418D">
            <w:pPr>
              <w:autoSpaceDE w:val="0"/>
              <w:autoSpaceDN w:val="0"/>
              <w:adjustRightInd w:val="0"/>
            </w:pPr>
          </w:p>
        </w:tc>
        <w:tc>
          <w:tcPr>
            <w:tcW w:w="1363" w:type="dxa"/>
            <w:shd w:val="clear" w:color="auto" w:fill="FFFFFF"/>
            <w:vAlign w:val="center"/>
          </w:tcPr>
          <w:p w14:paraId="1F70053F" w14:textId="77777777" w:rsidR="0039262C" w:rsidRPr="008C418D" w:rsidRDefault="0039262C" w:rsidP="008C418D">
            <w:pPr>
              <w:autoSpaceDE w:val="0"/>
              <w:autoSpaceDN w:val="0"/>
              <w:adjustRightInd w:val="0"/>
              <w:ind w:left="60" w:right="60"/>
              <w:jc w:val="center"/>
            </w:pPr>
            <w:r w:rsidRPr="008C418D">
              <w:t>Frequency</w:t>
            </w:r>
          </w:p>
        </w:tc>
        <w:tc>
          <w:tcPr>
            <w:tcW w:w="1306" w:type="dxa"/>
            <w:shd w:val="clear" w:color="auto" w:fill="FFFFFF"/>
            <w:vAlign w:val="center"/>
          </w:tcPr>
          <w:p w14:paraId="7CCB4B3C" w14:textId="2049E3FF" w:rsidR="0039262C" w:rsidRPr="008C418D" w:rsidRDefault="0039262C" w:rsidP="008C418D">
            <w:pPr>
              <w:autoSpaceDE w:val="0"/>
              <w:autoSpaceDN w:val="0"/>
              <w:adjustRightInd w:val="0"/>
              <w:ind w:left="60" w:right="60"/>
              <w:jc w:val="center"/>
            </w:pPr>
            <w:r w:rsidRPr="008C418D">
              <w:t>Score</w:t>
            </w:r>
          </w:p>
        </w:tc>
        <w:tc>
          <w:tcPr>
            <w:tcW w:w="1306" w:type="dxa"/>
            <w:shd w:val="clear" w:color="auto" w:fill="FFFFFF"/>
            <w:vAlign w:val="center"/>
          </w:tcPr>
          <w:p w14:paraId="2786168F" w14:textId="5CE94A11" w:rsidR="0039262C" w:rsidRPr="008C418D" w:rsidRDefault="0039262C" w:rsidP="008C418D">
            <w:pPr>
              <w:autoSpaceDE w:val="0"/>
              <w:autoSpaceDN w:val="0"/>
              <w:adjustRightInd w:val="0"/>
              <w:ind w:left="60" w:right="60"/>
              <w:jc w:val="center"/>
            </w:pPr>
            <w:r w:rsidRPr="008C418D">
              <w:t>Percent</w:t>
            </w:r>
          </w:p>
        </w:tc>
        <w:tc>
          <w:tcPr>
            <w:tcW w:w="1218" w:type="dxa"/>
            <w:shd w:val="clear" w:color="auto" w:fill="FFFFFF"/>
            <w:vAlign w:val="center"/>
          </w:tcPr>
          <w:p w14:paraId="5E1C292A" w14:textId="77777777" w:rsidR="0039262C" w:rsidRPr="008C418D" w:rsidRDefault="0039262C" w:rsidP="008C418D">
            <w:pPr>
              <w:autoSpaceDE w:val="0"/>
              <w:autoSpaceDN w:val="0"/>
              <w:adjustRightInd w:val="0"/>
              <w:ind w:left="60" w:right="60"/>
              <w:jc w:val="center"/>
            </w:pPr>
            <w:r w:rsidRPr="008C418D">
              <w:t>Valid Percent</w:t>
            </w:r>
          </w:p>
        </w:tc>
        <w:tc>
          <w:tcPr>
            <w:tcW w:w="1330" w:type="dxa"/>
            <w:shd w:val="clear" w:color="auto" w:fill="FFFFFF"/>
            <w:vAlign w:val="center"/>
          </w:tcPr>
          <w:p w14:paraId="79641974" w14:textId="77777777" w:rsidR="0039262C" w:rsidRPr="008C418D" w:rsidRDefault="0039262C" w:rsidP="008C418D">
            <w:pPr>
              <w:autoSpaceDE w:val="0"/>
              <w:autoSpaceDN w:val="0"/>
              <w:adjustRightInd w:val="0"/>
              <w:ind w:left="60" w:right="60"/>
              <w:jc w:val="center"/>
            </w:pPr>
            <w:r w:rsidRPr="008C418D">
              <w:t>Cumulative Percent</w:t>
            </w:r>
          </w:p>
        </w:tc>
      </w:tr>
      <w:tr w:rsidR="008C418D" w:rsidRPr="008C418D" w14:paraId="38F04B0F" w14:textId="77777777" w:rsidTr="008C418D">
        <w:trPr>
          <w:cantSplit/>
        </w:trPr>
        <w:tc>
          <w:tcPr>
            <w:tcW w:w="941" w:type="dxa"/>
            <w:vMerge w:val="restart"/>
            <w:shd w:val="clear" w:color="auto" w:fill="E0E0E0"/>
          </w:tcPr>
          <w:p w14:paraId="54DEBB2A" w14:textId="77777777" w:rsidR="0039262C" w:rsidRPr="008C418D" w:rsidRDefault="0039262C" w:rsidP="008C418D">
            <w:pPr>
              <w:autoSpaceDE w:val="0"/>
              <w:autoSpaceDN w:val="0"/>
              <w:adjustRightInd w:val="0"/>
              <w:ind w:left="60" w:right="60"/>
            </w:pPr>
            <w:r w:rsidRPr="008C418D">
              <w:t>Valid</w:t>
            </w:r>
          </w:p>
        </w:tc>
        <w:tc>
          <w:tcPr>
            <w:tcW w:w="1556" w:type="dxa"/>
            <w:shd w:val="clear" w:color="auto" w:fill="E0E0E0"/>
          </w:tcPr>
          <w:p w14:paraId="7FBF0F86" w14:textId="14C60C04" w:rsidR="0039262C" w:rsidRPr="008C418D" w:rsidRDefault="0039262C" w:rsidP="008C418D">
            <w:pPr>
              <w:autoSpaceDE w:val="0"/>
              <w:autoSpaceDN w:val="0"/>
              <w:adjustRightInd w:val="0"/>
              <w:ind w:left="60" w:right="60"/>
            </w:pPr>
            <w:r w:rsidRPr="008C418D">
              <w:t>Baik</w:t>
            </w:r>
          </w:p>
        </w:tc>
        <w:tc>
          <w:tcPr>
            <w:tcW w:w="1363" w:type="dxa"/>
            <w:shd w:val="clear" w:color="auto" w:fill="F9F9FB"/>
          </w:tcPr>
          <w:p w14:paraId="5FC37CA4" w14:textId="77777777" w:rsidR="0039262C" w:rsidRPr="008C418D" w:rsidRDefault="0039262C" w:rsidP="008C418D">
            <w:pPr>
              <w:autoSpaceDE w:val="0"/>
              <w:autoSpaceDN w:val="0"/>
              <w:adjustRightInd w:val="0"/>
              <w:ind w:left="60" w:right="60"/>
              <w:jc w:val="right"/>
            </w:pPr>
            <w:r w:rsidRPr="008C418D">
              <w:t>20</w:t>
            </w:r>
          </w:p>
        </w:tc>
        <w:tc>
          <w:tcPr>
            <w:tcW w:w="1306" w:type="dxa"/>
            <w:shd w:val="clear" w:color="auto" w:fill="F9F9FB"/>
          </w:tcPr>
          <w:p w14:paraId="3A6AD563" w14:textId="528F7D0C" w:rsidR="0039262C" w:rsidRPr="008C418D" w:rsidRDefault="0039262C" w:rsidP="008C418D">
            <w:pPr>
              <w:autoSpaceDE w:val="0"/>
              <w:autoSpaceDN w:val="0"/>
              <w:adjustRightInd w:val="0"/>
              <w:ind w:left="60" w:right="60"/>
              <w:jc w:val="right"/>
            </w:pPr>
            <w:r w:rsidRPr="008C418D">
              <w:t>40</w:t>
            </w:r>
          </w:p>
        </w:tc>
        <w:tc>
          <w:tcPr>
            <w:tcW w:w="1306" w:type="dxa"/>
            <w:shd w:val="clear" w:color="auto" w:fill="F9F9FB"/>
          </w:tcPr>
          <w:p w14:paraId="69918E3F" w14:textId="1E122D91" w:rsidR="0039262C" w:rsidRPr="008C418D" w:rsidRDefault="0039262C" w:rsidP="008C418D">
            <w:pPr>
              <w:autoSpaceDE w:val="0"/>
              <w:autoSpaceDN w:val="0"/>
              <w:adjustRightInd w:val="0"/>
              <w:ind w:left="60" w:right="60"/>
              <w:jc w:val="right"/>
            </w:pPr>
            <w:r w:rsidRPr="008C418D">
              <w:t>80.0</w:t>
            </w:r>
          </w:p>
        </w:tc>
        <w:tc>
          <w:tcPr>
            <w:tcW w:w="1218" w:type="dxa"/>
            <w:shd w:val="clear" w:color="auto" w:fill="F9F9FB"/>
          </w:tcPr>
          <w:p w14:paraId="100AEB98" w14:textId="77777777" w:rsidR="0039262C" w:rsidRPr="008C418D" w:rsidRDefault="0039262C" w:rsidP="008C418D">
            <w:pPr>
              <w:autoSpaceDE w:val="0"/>
              <w:autoSpaceDN w:val="0"/>
              <w:adjustRightInd w:val="0"/>
              <w:ind w:left="60" w:right="60"/>
              <w:jc w:val="right"/>
            </w:pPr>
            <w:r w:rsidRPr="008C418D">
              <w:t>80.0</w:t>
            </w:r>
          </w:p>
        </w:tc>
        <w:tc>
          <w:tcPr>
            <w:tcW w:w="1330" w:type="dxa"/>
            <w:shd w:val="clear" w:color="auto" w:fill="F9F9FB"/>
          </w:tcPr>
          <w:p w14:paraId="0DFCDE7E" w14:textId="77777777" w:rsidR="0039262C" w:rsidRPr="008C418D" w:rsidRDefault="0039262C" w:rsidP="008C418D">
            <w:pPr>
              <w:autoSpaceDE w:val="0"/>
              <w:autoSpaceDN w:val="0"/>
              <w:adjustRightInd w:val="0"/>
              <w:ind w:left="60" w:right="60"/>
              <w:jc w:val="right"/>
            </w:pPr>
            <w:r w:rsidRPr="008C418D">
              <w:t>80.0</w:t>
            </w:r>
          </w:p>
        </w:tc>
      </w:tr>
      <w:tr w:rsidR="008C418D" w:rsidRPr="008C418D" w14:paraId="65D9506E" w14:textId="77777777" w:rsidTr="008C418D">
        <w:trPr>
          <w:cantSplit/>
        </w:trPr>
        <w:tc>
          <w:tcPr>
            <w:tcW w:w="941" w:type="dxa"/>
            <w:vMerge/>
            <w:shd w:val="clear" w:color="auto" w:fill="E0E0E0"/>
          </w:tcPr>
          <w:p w14:paraId="757C5CA2" w14:textId="77777777" w:rsidR="0039262C" w:rsidRPr="008C418D" w:rsidRDefault="0039262C" w:rsidP="008C418D">
            <w:pPr>
              <w:autoSpaceDE w:val="0"/>
              <w:autoSpaceDN w:val="0"/>
              <w:adjustRightInd w:val="0"/>
            </w:pPr>
          </w:p>
        </w:tc>
        <w:tc>
          <w:tcPr>
            <w:tcW w:w="1556" w:type="dxa"/>
            <w:shd w:val="clear" w:color="auto" w:fill="E0E0E0"/>
          </w:tcPr>
          <w:p w14:paraId="3EFA990E" w14:textId="77777777" w:rsidR="0039262C" w:rsidRPr="008C418D" w:rsidRDefault="0039262C" w:rsidP="008C418D">
            <w:pPr>
              <w:autoSpaceDE w:val="0"/>
              <w:autoSpaceDN w:val="0"/>
              <w:adjustRightInd w:val="0"/>
              <w:ind w:left="60" w:right="60"/>
            </w:pPr>
            <w:r w:rsidRPr="008C418D">
              <w:t>Kurang Baik</w:t>
            </w:r>
          </w:p>
        </w:tc>
        <w:tc>
          <w:tcPr>
            <w:tcW w:w="1363" w:type="dxa"/>
            <w:shd w:val="clear" w:color="auto" w:fill="F9F9FB"/>
          </w:tcPr>
          <w:p w14:paraId="2ECE7EA3" w14:textId="77777777" w:rsidR="0039262C" w:rsidRPr="008C418D" w:rsidRDefault="0039262C" w:rsidP="008C418D">
            <w:pPr>
              <w:autoSpaceDE w:val="0"/>
              <w:autoSpaceDN w:val="0"/>
              <w:adjustRightInd w:val="0"/>
              <w:ind w:left="60" w:right="60"/>
              <w:jc w:val="right"/>
            </w:pPr>
            <w:r w:rsidRPr="008C418D">
              <w:t>5</w:t>
            </w:r>
          </w:p>
        </w:tc>
        <w:tc>
          <w:tcPr>
            <w:tcW w:w="1306" w:type="dxa"/>
            <w:shd w:val="clear" w:color="auto" w:fill="F9F9FB"/>
          </w:tcPr>
          <w:p w14:paraId="3A0E4CB9" w14:textId="65BD0DFF" w:rsidR="0039262C" w:rsidRPr="008C418D" w:rsidRDefault="0039262C" w:rsidP="008C418D">
            <w:pPr>
              <w:autoSpaceDE w:val="0"/>
              <w:autoSpaceDN w:val="0"/>
              <w:adjustRightInd w:val="0"/>
              <w:ind w:left="60" w:right="60"/>
              <w:jc w:val="right"/>
            </w:pPr>
            <w:r w:rsidRPr="008C418D">
              <w:t>5</w:t>
            </w:r>
          </w:p>
        </w:tc>
        <w:tc>
          <w:tcPr>
            <w:tcW w:w="1306" w:type="dxa"/>
            <w:shd w:val="clear" w:color="auto" w:fill="F9F9FB"/>
          </w:tcPr>
          <w:p w14:paraId="42DCF0CE" w14:textId="2F891C45" w:rsidR="0039262C" w:rsidRPr="008C418D" w:rsidRDefault="0039262C" w:rsidP="008C418D">
            <w:pPr>
              <w:autoSpaceDE w:val="0"/>
              <w:autoSpaceDN w:val="0"/>
              <w:adjustRightInd w:val="0"/>
              <w:ind w:left="60" w:right="60"/>
              <w:jc w:val="right"/>
            </w:pPr>
            <w:r w:rsidRPr="008C418D">
              <w:t>20.0</w:t>
            </w:r>
          </w:p>
        </w:tc>
        <w:tc>
          <w:tcPr>
            <w:tcW w:w="1218" w:type="dxa"/>
            <w:shd w:val="clear" w:color="auto" w:fill="F9F9FB"/>
          </w:tcPr>
          <w:p w14:paraId="310EF484" w14:textId="77777777" w:rsidR="0039262C" w:rsidRPr="008C418D" w:rsidRDefault="0039262C" w:rsidP="008C418D">
            <w:pPr>
              <w:autoSpaceDE w:val="0"/>
              <w:autoSpaceDN w:val="0"/>
              <w:adjustRightInd w:val="0"/>
              <w:ind w:left="60" w:right="60"/>
              <w:jc w:val="right"/>
            </w:pPr>
            <w:r w:rsidRPr="008C418D">
              <w:t>20.0</w:t>
            </w:r>
          </w:p>
        </w:tc>
        <w:tc>
          <w:tcPr>
            <w:tcW w:w="1330" w:type="dxa"/>
            <w:shd w:val="clear" w:color="auto" w:fill="F9F9FB"/>
          </w:tcPr>
          <w:p w14:paraId="25C73217" w14:textId="77777777" w:rsidR="0039262C" w:rsidRPr="008C418D" w:rsidRDefault="0039262C" w:rsidP="008C418D">
            <w:pPr>
              <w:autoSpaceDE w:val="0"/>
              <w:autoSpaceDN w:val="0"/>
              <w:adjustRightInd w:val="0"/>
              <w:ind w:left="60" w:right="60"/>
              <w:jc w:val="right"/>
            </w:pPr>
            <w:r w:rsidRPr="008C418D">
              <w:t>100.0</w:t>
            </w:r>
          </w:p>
        </w:tc>
      </w:tr>
      <w:tr w:rsidR="008C418D" w:rsidRPr="008C418D" w14:paraId="12AA4628" w14:textId="77777777" w:rsidTr="008C418D">
        <w:trPr>
          <w:cantSplit/>
        </w:trPr>
        <w:tc>
          <w:tcPr>
            <w:tcW w:w="941" w:type="dxa"/>
            <w:vMerge/>
            <w:shd w:val="clear" w:color="auto" w:fill="E0E0E0"/>
          </w:tcPr>
          <w:p w14:paraId="5CEF6F04" w14:textId="77777777" w:rsidR="0039262C" w:rsidRPr="008C418D" w:rsidRDefault="0039262C" w:rsidP="008C418D">
            <w:pPr>
              <w:autoSpaceDE w:val="0"/>
              <w:autoSpaceDN w:val="0"/>
              <w:adjustRightInd w:val="0"/>
            </w:pPr>
          </w:p>
        </w:tc>
        <w:tc>
          <w:tcPr>
            <w:tcW w:w="1556" w:type="dxa"/>
            <w:shd w:val="clear" w:color="auto" w:fill="E0E0E0"/>
          </w:tcPr>
          <w:p w14:paraId="6882CB3C" w14:textId="77777777" w:rsidR="0039262C" w:rsidRPr="008C418D" w:rsidRDefault="0039262C" w:rsidP="008C418D">
            <w:pPr>
              <w:autoSpaceDE w:val="0"/>
              <w:autoSpaceDN w:val="0"/>
              <w:adjustRightInd w:val="0"/>
              <w:ind w:left="60" w:right="60"/>
            </w:pPr>
            <w:r w:rsidRPr="008C418D">
              <w:t>Total</w:t>
            </w:r>
          </w:p>
        </w:tc>
        <w:tc>
          <w:tcPr>
            <w:tcW w:w="1363" w:type="dxa"/>
            <w:shd w:val="clear" w:color="auto" w:fill="F9F9FB"/>
          </w:tcPr>
          <w:p w14:paraId="7CBBB461" w14:textId="77777777" w:rsidR="0039262C" w:rsidRPr="008C418D" w:rsidRDefault="0039262C" w:rsidP="008C418D">
            <w:pPr>
              <w:autoSpaceDE w:val="0"/>
              <w:autoSpaceDN w:val="0"/>
              <w:adjustRightInd w:val="0"/>
              <w:ind w:left="60" w:right="60"/>
              <w:jc w:val="right"/>
            </w:pPr>
            <w:r w:rsidRPr="008C418D">
              <w:t>25</w:t>
            </w:r>
          </w:p>
        </w:tc>
        <w:tc>
          <w:tcPr>
            <w:tcW w:w="1306" w:type="dxa"/>
            <w:shd w:val="clear" w:color="auto" w:fill="F9F9FB"/>
          </w:tcPr>
          <w:p w14:paraId="53616EA5" w14:textId="3D2484AB" w:rsidR="0039262C" w:rsidRPr="008C418D" w:rsidRDefault="0039262C" w:rsidP="008C418D">
            <w:pPr>
              <w:autoSpaceDE w:val="0"/>
              <w:autoSpaceDN w:val="0"/>
              <w:adjustRightInd w:val="0"/>
              <w:ind w:left="60" w:right="60"/>
              <w:jc w:val="right"/>
            </w:pPr>
            <w:r w:rsidRPr="008C418D">
              <w:t>45</w:t>
            </w:r>
          </w:p>
        </w:tc>
        <w:tc>
          <w:tcPr>
            <w:tcW w:w="1306" w:type="dxa"/>
            <w:shd w:val="clear" w:color="auto" w:fill="F9F9FB"/>
          </w:tcPr>
          <w:p w14:paraId="4803E98B" w14:textId="51A21DE3" w:rsidR="0039262C" w:rsidRPr="008C418D" w:rsidRDefault="0039262C" w:rsidP="008C418D">
            <w:pPr>
              <w:autoSpaceDE w:val="0"/>
              <w:autoSpaceDN w:val="0"/>
              <w:adjustRightInd w:val="0"/>
              <w:ind w:left="60" w:right="60"/>
              <w:jc w:val="right"/>
            </w:pPr>
            <w:r w:rsidRPr="008C418D">
              <w:t>100.0</w:t>
            </w:r>
          </w:p>
        </w:tc>
        <w:tc>
          <w:tcPr>
            <w:tcW w:w="1218" w:type="dxa"/>
            <w:shd w:val="clear" w:color="auto" w:fill="F9F9FB"/>
          </w:tcPr>
          <w:p w14:paraId="59236085" w14:textId="77777777" w:rsidR="0039262C" w:rsidRPr="008C418D" w:rsidRDefault="0039262C" w:rsidP="008C418D">
            <w:pPr>
              <w:autoSpaceDE w:val="0"/>
              <w:autoSpaceDN w:val="0"/>
              <w:adjustRightInd w:val="0"/>
              <w:ind w:left="60" w:right="60"/>
              <w:jc w:val="right"/>
            </w:pPr>
            <w:r w:rsidRPr="008C418D">
              <w:t>100.0</w:t>
            </w:r>
          </w:p>
        </w:tc>
        <w:tc>
          <w:tcPr>
            <w:tcW w:w="1330" w:type="dxa"/>
            <w:shd w:val="clear" w:color="auto" w:fill="F9F9FB"/>
            <w:vAlign w:val="center"/>
          </w:tcPr>
          <w:p w14:paraId="3D3AC527" w14:textId="77777777" w:rsidR="0039262C" w:rsidRPr="008C418D" w:rsidRDefault="0039262C" w:rsidP="008C418D">
            <w:pPr>
              <w:autoSpaceDE w:val="0"/>
              <w:autoSpaceDN w:val="0"/>
              <w:adjustRightInd w:val="0"/>
            </w:pPr>
          </w:p>
        </w:tc>
      </w:tr>
    </w:tbl>
    <w:p w14:paraId="29522FF8" w14:textId="4FE2D8BC" w:rsidR="002A2BB5" w:rsidRPr="008C418D" w:rsidRDefault="002A2BB5" w:rsidP="00422235">
      <w:pPr>
        <w:autoSpaceDE w:val="0"/>
        <w:autoSpaceDN w:val="0"/>
        <w:adjustRightInd w:val="0"/>
      </w:pPr>
      <w:r w:rsidRPr="008C418D">
        <w:t xml:space="preserve">Sumber: Data </w:t>
      </w:r>
      <w:r w:rsidR="008C418D" w:rsidRPr="008C418D">
        <w:t>Hasil Penelitian</w:t>
      </w:r>
    </w:p>
    <w:p w14:paraId="7ED55817" w14:textId="10D56018" w:rsidR="00422235" w:rsidRPr="00686791" w:rsidRDefault="00422235" w:rsidP="00253744">
      <w:pPr>
        <w:tabs>
          <w:tab w:val="left" w:pos="450"/>
          <w:tab w:val="left" w:pos="2950"/>
        </w:tabs>
        <w:spacing w:line="276" w:lineRule="auto"/>
        <w:ind w:firstLine="567"/>
        <w:jc w:val="both"/>
      </w:pPr>
      <w:r w:rsidRPr="00686791">
        <w:lastRenderedPageBreak/>
        <w:t xml:space="preserve">Tabel </w:t>
      </w:r>
      <w:r>
        <w:t>5</w:t>
      </w:r>
      <w:r>
        <w:t xml:space="preserve"> menunjukkan bahwa total skor untuk variabel </w:t>
      </w:r>
      <w:r>
        <w:rPr>
          <w:bCs/>
        </w:rPr>
        <w:t>minat baca peserta didik</w:t>
      </w:r>
      <w:r>
        <w:t xml:space="preserve"> adalah 4</w:t>
      </w:r>
      <w:r>
        <w:t>5</w:t>
      </w:r>
      <w:r>
        <w:t xml:space="preserve">. Berdasarkan Tabel 1, skor tersebut berada pada interval 41 – 45. Jadi dapat dijelaskan bahwa variabel </w:t>
      </w:r>
      <w:r>
        <w:rPr>
          <w:bCs/>
        </w:rPr>
        <w:t>minat baca peserta didik</w:t>
      </w:r>
      <w:r>
        <w:t xml:space="preserve"> termasuk dalam kategori baik.</w:t>
      </w:r>
    </w:p>
    <w:p w14:paraId="05EE26D5" w14:textId="1940404C" w:rsidR="002A2BB5" w:rsidRPr="00C62C6D" w:rsidRDefault="002A2BB5" w:rsidP="00C62C6D">
      <w:pPr>
        <w:pStyle w:val="BodyText"/>
        <w:spacing w:before="120" w:after="0" w:line="276" w:lineRule="auto"/>
        <w:rPr>
          <w:b/>
          <w:i/>
          <w:iCs/>
        </w:rPr>
      </w:pPr>
      <w:bookmarkStart w:id="2" w:name="_TOC_250008"/>
      <w:r w:rsidRPr="00C62C6D">
        <w:rPr>
          <w:b/>
          <w:i/>
          <w:iCs/>
        </w:rPr>
        <w:t>Analisis Statistik</w:t>
      </w:r>
      <w:r w:rsidRPr="00C62C6D">
        <w:rPr>
          <w:b/>
          <w:i/>
          <w:iCs/>
          <w:spacing w:val="-9"/>
        </w:rPr>
        <w:t xml:space="preserve"> </w:t>
      </w:r>
      <w:bookmarkEnd w:id="2"/>
      <w:r w:rsidRPr="00C62C6D">
        <w:rPr>
          <w:b/>
          <w:i/>
          <w:iCs/>
        </w:rPr>
        <w:t>Inferensial</w:t>
      </w:r>
    </w:p>
    <w:p w14:paraId="467934FB" w14:textId="5D214AD0" w:rsidR="00253744" w:rsidRPr="00855AC8" w:rsidRDefault="00253744" w:rsidP="00F60517">
      <w:pPr>
        <w:tabs>
          <w:tab w:val="left" w:pos="450"/>
          <w:tab w:val="left" w:pos="2950"/>
        </w:tabs>
        <w:spacing w:line="276" w:lineRule="auto"/>
        <w:ind w:firstLine="567"/>
        <w:jc w:val="both"/>
        <w:rPr>
          <w:bCs/>
        </w:rPr>
      </w:pPr>
      <w:r w:rsidRPr="00F60517">
        <w:t>Uji</w:t>
      </w:r>
      <w:r>
        <w:rPr>
          <w:b/>
        </w:rPr>
        <w:t xml:space="preserve"> </w:t>
      </w:r>
      <w:r w:rsidRPr="00855AC8">
        <w:rPr>
          <w:bCs/>
        </w:rPr>
        <w:t xml:space="preserve">statistik inferensial juga biasa disebut uji hipotesis. Hasil pengolahan uji regresi linear </w:t>
      </w:r>
      <w:r w:rsidRPr="00855AC8">
        <w:rPr>
          <w:bCs/>
        </w:rPr>
        <w:t xml:space="preserve">sederhana </w:t>
      </w:r>
      <w:r w:rsidRPr="00855AC8">
        <w:rPr>
          <w:bCs/>
        </w:rPr>
        <w:t>menggunakan SPSS Versi 28 dapat dilihat pada tabel berikut:</w:t>
      </w:r>
    </w:p>
    <w:p w14:paraId="13D82EAA" w14:textId="7CB6544A" w:rsidR="00253744" w:rsidRPr="00686791" w:rsidRDefault="00253744" w:rsidP="00253744">
      <w:pPr>
        <w:jc w:val="center"/>
        <w:rPr>
          <w:b/>
        </w:rPr>
      </w:pPr>
      <w:r w:rsidRPr="00686791">
        <w:rPr>
          <w:b/>
        </w:rPr>
        <w:t xml:space="preserve">Tabel </w:t>
      </w:r>
      <w:r>
        <w:rPr>
          <w:b/>
        </w:rPr>
        <w:t>6</w:t>
      </w:r>
      <w:r w:rsidR="00B85776">
        <w:rPr>
          <w:b/>
        </w:rPr>
        <w:t>.</w:t>
      </w:r>
      <w:r w:rsidRPr="00686791">
        <w:rPr>
          <w:b/>
        </w:rPr>
        <w:t xml:space="preserve"> Uji Hipotesis</w:t>
      </w:r>
    </w:p>
    <w:tbl>
      <w:tblPr>
        <w:tblW w:w="9015" w:type="dxa"/>
        <w:tblLayout w:type="fixed"/>
        <w:tblCellMar>
          <w:left w:w="0" w:type="dxa"/>
          <w:right w:w="0" w:type="dxa"/>
        </w:tblCellMar>
        <w:tblLook w:val="0000" w:firstRow="0" w:lastRow="0" w:firstColumn="0" w:lastColumn="0" w:noHBand="0" w:noVBand="0"/>
      </w:tblPr>
      <w:tblGrid>
        <w:gridCol w:w="425"/>
        <w:gridCol w:w="2551"/>
        <w:gridCol w:w="992"/>
        <w:gridCol w:w="1342"/>
        <w:gridCol w:w="7"/>
        <w:gridCol w:w="1540"/>
        <w:gridCol w:w="7"/>
        <w:gridCol w:w="1066"/>
        <w:gridCol w:w="7"/>
        <w:gridCol w:w="1078"/>
      </w:tblGrid>
      <w:tr w:rsidR="00D35926" w:rsidRPr="00D35926" w14:paraId="25C6EA47" w14:textId="77777777" w:rsidTr="00A44192">
        <w:trPr>
          <w:cantSplit/>
        </w:trPr>
        <w:tc>
          <w:tcPr>
            <w:tcW w:w="9015" w:type="dxa"/>
            <w:gridSpan w:val="10"/>
            <w:tcBorders>
              <w:bottom w:val="single" w:sz="4" w:space="0" w:color="auto"/>
            </w:tcBorders>
            <w:shd w:val="clear" w:color="auto" w:fill="FFFFFF"/>
            <w:vAlign w:val="center"/>
          </w:tcPr>
          <w:p w14:paraId="6782F391" w14:textId="77777777" w:rsidR="00253744" w:rsidRPr="00D35926" w:rsidRDefault="00253744" w:rsidP="00D35926">
            <w:pPr>
              <w:autoSpaceDE w:val="0"/>
              <w:autoSpaceDN w:val="0"/>
              <w:adjustRightInd w:val="0"/>
              <w:ind w:left="60" w:right="60"/>
              <w:jc w:val="center"/>
            </w:pPr>
            <w:proofErr w:type="spellStart"/>
            <w:r w:rsidRPr="00D35926">
              <w:rPr>
                <w:b/>
                <w:bCs/>
              </w:rPr>
              <w:t>Coefficients</w:t>
            </w:r>
            <w:r w:rsidRPr="00D35926">
              <w:rPr>
                <w:b/>
                <w:bCs/>
                <w:vertAlign w:val="superscript"/>
              </w:rPr>
              <w:t>a</w:t>
            </w:r>
            <w:proofErr w:type="spellEnd"/>
          </w:p>
        </w:tc>
      </w:tr>
      <w:tr w:rsidR="00D35926" w:rsidRPr="00D35926" w14:paraId="61259690" w14:textId="77777777" w:rsidTr="00A44192">
        <w:trPr>
          <w:cantSplit/>
        </w:trPr>
        <w:tc>
          <w:tcPr>
            <w:tcW w:w="2976" w:type="dxa"/>
            <w:gridSpan w:val="2"/>
            <w:vMerge w:val="restart"/>
            <w:tcBorders>
              <w:top w:val="single" w:sz="4" w:space="0" w:color="auto"/>
              <w:left w:val="single" w:sz="4" w:space="0" w:color="auto"/>
              <w:bottom w:val="nil"/>
              <w:right w:val="nil"/>
            </w:tcBorders>
            <w:shd w:val="clear" w:color="auto" w:fill="FFFFFF"/>
            <w:vAlign w:val="bottom"/>
          </w:tcPr>
          <w:p w14:paraId="5B166F25" w14:textId="77777777" w:rsidR="00253744" w:rsidRPr="00D35926" w:rsidRDefault="00253744" w:rsidP="00D35926">
            <w:pPr>
              <w:autoSpaceDE w:val="0"/>
              <w:autoSpaceDN w:val="0"/>
              <w:adjustRightInd w:val="0"/>
              <w:ind w:left="60" w:right="60"/>
            </w:pPr>
            <w:r w:rsidRPr="00D35926">
              <w:t>Model</w:t>
            </w:r>
          </w:p>
        </w:tc>
        <w:tc>
          <w:tcPr>
            <w:tcW w:w="2341" w:type="dxa"/>
            <w:gridSpan w:val="3"/>
            <w:tcBorders>
              <w:top w:val="single" w:sz="4" w:space="0" w:color="auto"/>
              <w:left w:val="nil"/>
              <w:bottom w:val="nil"/>
              <w:right w:val="single" w:sz="8" w:space="0" w:color="E0E0E0"/>
            </w:tcBorders>
            <w:shd w:val="clear" w:color="auto" w:fill="FFFFFF"/>
            <w:vAlign w:val="bottom"/>
          </w:tcPr>
          <w:p w14:paraId="06B2D7FB" w14:textId="77777777" w:rsidR="00253744" w:rsidRPr="00D35926" w:rsidRDefault="00253744" w:rsidP="00D35926">
            <w:pPr>
              <w:autoSpaceDE w:val="0"/>
              <w:autoSpaceDN w:val="0"/>
              <w:adjustRightInd w:val="0"/>
              <w:ind w:left="60" w:right="60"/>
              <w:jc w:val="center"/>
            </w:pPr>
            <w:r w:rsidRPr="00D35926">
              <w:t>Unstandardized Coefficients</w:t>
            </w:r>
          </w:p>
        </w:tc>
        <w:tc>
          <w:tcPr>
            <w:tcW w:w="1547" w:type="dxa"/>
            <w:gridSpan w:val="2"/>
            <w:tcBorders>
              <w:top w:val="single" w:sz="4" w:space="0" w:color="auto"/>
              <w:left w:val="single" w:sz="8" w:space="0" w:color="E0E0E0"/>
              <w:bottom w:val="nil"/>
              <w:right w:val="single" w:sz="8" w:space="0" w:color="E0E0E0"/>
            </w:tcBorders>
            <w:shd w:val="clear" w:color="auto" w:fill="FFFFFF"/>
            <w:vAlign w:val="bottom"/>
          </w:tcPr>
          <w:p w14:paraId="16145D20" w14:textId="77777777" w:rsidR="00253744" w:rsidRPr="00D35926" w:rsidRDefault="00253744" w:rsidP="00D35926">
            <w:pPr>
              <w:autoSpaceDE w:val="0"/>
              <w:autoSpaceDN w:val="0"/>
              <w:adjustRightInd w:val="0"/>
              <w:ind w:left="60" w:right="60"/>
              <w:jc w:val="center"/>
            </w:pPr>
            <w:r w:rsidRPr="00D35926">
              <w:t>Standardized Coefficients</w:t>
            </w:r>
          </w:p>
        </w:tc>
        <w:tc>
          <w:tcPr>
            <w:tcW w:w="1073" w:type="dxa"/>
            <w:gridSpan w:val="2"/>
            <w:tcBorders>
              <w:top w:val="single" w:sz="4" w:space="0" w:color="auto"/>
              <w:left w:val="single" w:sz="8" w:space="0" w:color="E0E0E0"/>
              <w:bottom w:val="nil"/>
              <w:right w:val="single" w:sz="8" w:space="0" w:color="E0E0E0"/>
            </w:tcBorders>
            <w:shd w:val="clear" w:color="auto" w:fill="FFFFFF"/>
            <w:vAlign w:val="bottom"/>
          </w:tcPr>
          <w:p w14:paraId="26455D28" w14:textId="77777777" w:rsidR="00253744" w:rsidRPr="00D35926" w:rsidRDefault="00253744" w:rsidP="00D35926">
            <w:pPr>
              <w:autoSpaceDE w:val="0"/>
              <w:autoSpaceDN w:val="0"/>
              <w:adjustRightInd w:val="0"/>
              <w:ind w:left="60" w:right="60"/>
              <w:jc w:val="center"/>
            </w:pPr>
            <w:r w:rsidRPr="00D35926">
              <w:t>F</w:t>
            </w:r>
          </w:p>
        </w:tc>
        <w:tc>
          <w:tcPr>
            <w:tcW w:w="1078" w:type="dxa"/>
            <w:tcBorders>
              <w:top w:val="single" w:sz="4" w:space="0" w:color="auto"/>
              <w:left w:val="single" w:sz="8" w:space="0" w:color="E0E0E0"/>
              <w:bottom w:val="nil"/>
              <w:right w:val="single" w:sz="4" w:space="0" w:color="auto"/>
            </w:tcBorders>
            <w:shd w:val="clear" w:color="auto" w:fill="FFFFFF"/>
            <w:vAlign w:val="bottom"/>
          </w:tcPr>
          <w:p w14:paraId="4E139AC7" w14:textId="77777777" w:rsidR="00253744" w:rsidRPr="00D35926" w:rsidRDefault="00253744" w:rsidP="00D35926">
            <w:pPr>
              <w:autoSpaceDE w:val="0"/>
              <w:autoSpaceDN w:val="0"/>
              <w:adjustRightInd w:val="0"/>
              <w:ind w:left="60" w:right="60"/>
              <w:jc w:val="center"/>
            </w:pPr>
            <w:r w:rsidRPr="00D35926">
              <w:t>Sig.</w:t>
            </w:r>
          </w:p>
        </w:tc>
      </w:tr>
      <w:tr w:rsidR="00D35926" w:rsidRPr="00D35926" w14:paraId="53A64AE8" w14:textId="77777777" w:rsidTr="00A44192">
        <w:trPr>
          <w:cantSplit/>
        </w:trPr>
        <w:tc>
          <w:tcPr>
            <w:tcW w:w="2976" w:type="dxa"/>
            <w:gridSpan w:val="2"/>
            <w:vMerge/>
            <w:tcBorders>
              <w:top w:val="nil"/>
              <w:left w:val="single" w:sz="4" w:space="0" w:color="auto"/>
              <w:bottom w:val="nil"/>
              <w:right w:val="nil"/>
            </w:tcBorders>
            <w:shd w:val="clear" w:color="auto" w:fill="FFFFFF"/>
            <w:vAlign w:val="bottom"/>
          </w:tcPr>
          <w:p w14:paraId="7A0DFD15" w14:textId="77777777" w:rsidR="00253744" w:rsidRPr="00D35926" w:rsidRDefault="00253744" w:rsidP="00D35926">
            <w:pPr>
              <w:autoSpaceDE w:val="0"/>
              <w:autoSpaceDN w:val="0"/>
              <w:adjustRightInd w:val="0"/>
            </w:pPr>
          </w:p>
        </w:tc>
        <w:tc>
          <w:tcPr>
            <w:tcW w:w="992" w:type="dxa"/>
            <w:tcBorders>
              <w:top w:val="nil"/>
              <w:left w:val="nil"/>
              <w:bottom w:val="single" w:sz="8" w:space="0" w:color="152935"/>
              <w:right w:val="single" w:sz="8" w:space="0" w:color="E0E0E0"/>
            </w:tcBorders>
            <w:shd w:val="clear" w:color="auto" w:fill="FFFFFF"/>
            <w:vAlign w:val="bottom"/>
          </w:tcPr>
          <w:p w14:paraId="05B3089E" w14:textId="77777777" w:rsidR="00253744" w:rsidRPr="00D35926" w:rsidRDefault="00253744" w:rsidP="00D35926">
            <w:pPr>
              <w:autoSpaceDE w:val="0"/>
              <w:autoSpaceDN w:val="0"/>
              <w:adjustRightInd w:val="0"/>
              <w:ind w:left="60" w:right="60"/>
              <w:jc w:val="center"/>
            </w:pPr>
            <w:r w:rsidRPr="00D35926">
              <w:t>B</w:t>
            </w:r>
          </w:p>
        </w:tc>
        <w:tc>
          <w:tcPr>
            <w:tcW w:w="1342" w:type="dxa"/>
            <w:tcBorders>
              <w:top w:val="nil"/>
              <w:left w:val="single" w:sz="8" w:space="0" w:color="E0E0E0"/>
              <w:bottom w:val="single" w:sz="8" w:space="0" w:color="152935"/>
              <w:right w:val="single" w:sz="8" w:space="0" w:color="E0E0E0"/>
            </w:tcBorders>
            <w:shd w:val="clear" w:color="auto" w:fill="FFFFFF"/>
            <w:vAlign w:val="bottom"/>
          </w:tcPr>
          <w:p w14:paraId="405E3DC9" w14:textId="77777777" w:rsidR="00253744" w:rsidRPr="00D35926" w:rsidRDefault="00253744" w:rsidP="00D35926">
            <w:pPr>
              <w:autoSpaceDE w:val="0"/>
              <w:autoSpaceDN w:val="0"/>
              <w:adjustRightInd w:val="0"/>
              <w:ind w:left="60" w:right="60"/>
              <w:jc w:val="center"/>
            </w:pPr>
            <w:r w:rsidRPr="00D35926">
              <w:t>Std. Error</w:t>
            </w:r>
          </w:p>
        </w:tc>
        <w:tc>
          <w:tcPr>
            <w:tcW w:w="1547" w:type="dxa"/>
            <w:gridSpan w:val="2"/>
            <w:tcBorders>
              <w:top w:val="nil"/>
              <w:left w:val="single" w:sz="8" w:space="0" w:color="E0E0E0"/>
              <w:bottom w:val="single" w:sz="8" w:space="0" w:color="152935"/>
              <w:right w:val="single" w:sz="8" w:space="0" w:color="E0E0E0"/>
            </w:tcBorders>
            <w:shd w:val="clear" w:color="auto" w:fill="FFFFFF"/>
            <w:vAlign w:val="bottom"/>
          </w:tcPr>
          <w:p w14:paraId="7A751E2F" w14:textId="77777777" w:rsidR="00253744" w:rsidRPr="00D35926" w:rsidRDefault="00253744" w:rsidP="00D35926">
            <w:pPr>
              <w:autoSpaceDE w:val="0"/>
              <w:autoSpaceDN w:val="0"/>
              <w:adjustRightInd w:val="0"/>
              <w:ind w:left="60" w:right="60"/>
              <w:jc w:val="center"/>
            </w:pPr>
            <w:r w:rsidRPr="00D35926">
              <w:t>Beta</w:t>
            </w:r>
          </w:p>
        </w:tc>
        <w:tc>
          <w:tcPr>
            <w:tcW w:w="1073" w:type="dxa"/>
            <w:gridSpan w:val="2"/>
            <w:tcBorders>
              <w:top w:val="nil"/>
              <w:left w:val="single" w:sz="8" w:space="0" w:color="E0E0E0"/>
              <w:bottom w:val="nil"/>
              <w:right w:val="single" w:sz="8" w:space="0" w:color="E0E0E0"/>
            </w:tcBorders>
            <w:shd w:val="clear" w:color="auto" w:fill="FFFFFF"/>
            <w:vAlign w:val="bottom"/>
          </w:tcPr>
          <w:p w14:paraId="7A13ECED" w14:textId="77777777" w:rsidR="00253744" w:rsidRPr="00D35926" w:rsidRDefault="00253744" w:rsidP="00D35926">
            <w:pPr>
              <w:autoSpaceDE w:val="0"/>
              <w:autoSpaceDN w:val="0"/>
              <w:adjustRightInd w:val="0"/>
            </w:pPr>
          </w:p>
        </w:tc>
        <w:tc>
          <w:tcPr>
            <w:tcW w:w="1085" w:type="dxa"/>
            <w:gridSpan w:val="2"/>
            <w:tcBorders>
              <w:top w:val="nil"/>
              <w:left w:val="single" w:sz="8" w:space="0" w:color="E0E0E0"/>
              <w:bottom w:val="nil"/>
              <w:right w:val="single" w:sz="4" w:space="0" w:color="auto"/>
            </w:tcBorders>
            <w:shd w:val="clear" w:color="auto" w:fill="FFFFFF"/>
            <w:vAlign w:val="bottom"/>
          </w:tcPr>
          <w:p w14:paraId="69754A0A" w14:textId="77777777" w:rsidR="00253744" w:rsidRPr="00D35926" w:rsidRDefault="00253744" w:rsidP="00D35926">
            <w:pPr>
              <w:autoSpaceDE w:val="0"/>
              <w:autoSpaceDN w:val="0"/>
              <w:adjustRightInd w:val="0"/>
            </w:pPr>
          </w:p>
        </w:tc>
      </w:tr>
      <w:tr w:rsidR="00D35926" w:rsidRPr="00D35926" w14:paraId="3A962DE0" w14:textId="77777777" w:rsidTr="00A44192">
        <w:trPr>
          <w:cantSplit/>
        </w:trPr>
        <w:tc>
          <w:tcPr>
            <w:tcW w:w="425" w:type="dxa"/>
            <w:vMerge w:val="restart"/>
            <w:tcBorders>
              <w:top w:val="single" w:sz="8" w:space="0" w:color="152935"/>
              <w:left w:val="single" w:sz="4" w:space="0" w:color="auto"/>
              <w:bottom w:val="single" w:sz="8" w:space="0" w:color="152935"/>
              <w:right w:val="nil"/>
            </w:tcBorders>
            <w:shd w:val="clear" w:color="auto" w:fill="E0E0E0"/>
          </w:tcPr>
          <w:p w14:paraId="2D9487FD" w14:textId="77777777" w:rsidR="00253744" w:rsidRPr="00D35926" w:rsidRDefault="00253744" w:rsidP="00D35926">
            <w:pPr>
              <w:autoSpaceDE w:val="0"/>
              <w:autoSpaceDN w:val="0"/>
              <w:adjustRightInd w:val="0"/>
              <w:ind w:left="60" w:right="60"/>
            </w:pPr>
            <w:r w:rsidRPr="00D35926">
              <w:t>1</w:t>
            </w:r>
          </w:p>
        </w:tc>
        <w:tc>
          <w:tcPr>
            <w:tcW w:w="2551" w:type="dxa"/>
            <w:tcBorders>
              <w:top w:val="single" w:sz="8" w:space="0" w:color="152935"/>
              <w:left w:val="nil"/>
              <w:bottom w:val="single" w:sz="8" w:space="0" w:color="AEAEAE"/>
              <w:right w:val="nil"/>
            </w:tcBorders>
            <w:shd w:val="clear" w:color="auto" w:fill="E0E0E0"/>
          </w:tcPr>
          <w:p w14:paraId="3631C95B" w14:textId="77777777" w:rsidR="00253744" w:rsidRPr="00D35926" w:rsidRDefault="00253744" w:rsidP="00D35926">
            <w:pPr>
              <w:autoSpaceDE w:val="0"/>
              <w:autoSpaceDN w:val="0"/>
              <w:adjustRightInd w:val="0"/>
              <w:ind w:left="60" w:right="60"/>
            </w:pPr>
            <w:r w:rsidRPr="00D35926">
              <w:t>(Constant)</w:t>
            </w:r>
          </w:p>
        </w:tc>
        <w:tc>
          <w:tcPr>
            <w:tcW w:w="992" w:type="dxa"/>
            <w:tcBorders>
              <w:top w:val="single" w:sz="8" w:space="0" w:color="152935"/>
              <w:left w:val="nil"/>
              <w:bottom w:val="single" w:sz="8" w:space="0" w:color="AEAEAE"/>
              <w:right w:val="single" w:sz="8" w:space="0" w:color="E0E0E0"/>
            </w:tcBorders>
            <w:shd w:val="clear" w:color="auto" w:fill="F9F9FB"/>
          </w:tcPr>
          <w:p w14:paraId="2F0676BC" w14:textId="77777777" w:rsidR="00253744" w:rsidRPr="00D35926" w:rsidRDefault="00253744" w:rsidP="00D35926">
            <w:pPr>
              <w:autoSpaceDE w:val="0"/>
              <w:autoSpaceDN w:val="0"/>
              <w:adjustRightInd w:val="0"/>
              <w:ind w:left="60" w:right="60"/>
              <w:jc w:val="right"/>
            </w:pPr>
            <w:r w:rsidRPr="00D35926">
              <w:t>24.124</w:t>
            </w:r>
          </w:p>
        </w:tc>
        <w:tc>
          <w:tcPr>
            <w:tcW w:w="1342" w:type="dxa"/>
            <w:tcBorders>
              <w:top w:val="single" w:sz="8" w:space="0" w:color="152935"/>
              <w:left w:val="single" w:sz="8" w:space="0" w:color="E0E0E0"/>
              <w:bottom w:val="single" w:sz="8" w:space="0" w:color="AEAEAE"/>
              <w:right w:val="single" w:sz="8" w:space="0" w:color="E0E0E0"/>
            </w:tcBorders>
            <w:shd w:val="clear" w:color="auto" w:fill="F9F9FB"/>
          </w:tcPr>
          <w:p w14:paraId="2605D97F" w14:textId="77777777" w:rsidR="00253744" w:rsidRPr="00D35926" w:rsidRDefault="00253744" w:rsidP="00D35926">
            <w:pPr>
              <w:autoSpaceDE w:val="0"/>
              <w:autoSpaceDN w:val="0"/>
              <w:adjustRightInd w:val="0"/>
              <w:ind w:left="60" w:right="60"/>
              <w:jc w:val="right"/>
            </w:pPr>
            <w:r w:rsidRPr="00D35926">
              <w:t>5.284</w:t>
            </w:r>
          </w:p>
        </w:tc>
        <w:tc>
          <w:tcPr>
            <w:tcW w:w="1547" w:type="dxa"/>
            <w:gridSpan w:val="2"/>
            <w:tcBorders>
              <w:top w:val="single" w:sz="8" w:space="0" w:color="152935"/>
              <w:left w:val="single" w:sz="8" w:space="0" w:color="E0E0E0"/>
              <w:bottom w:val="single" w:sz="8" w:space="0" w:color="AEAEAE"/>
              <w:right w:val="single" w:sz="8" w:space="0" w:color="E0E0E0"/>
            </w:tcBorders>
            <w:shd w:val="clear" w:color="auto" w:fill="F9F9FB"/>
            <w:vAlign w:val="center"/>
          </w:tcPr>
          <w:p w14:paraId="4975B6C0" w14:textId="77777777" w:rsidR="00253744" w:rsidRPr="00D35926" w:rsidRDefault="00253744" w:rsidP="00D35926">
            <w:pPr>
              <w:autoSpaceDE w:val="0"/>
              <w:autoSpaceDN w:val="0"/>
              <w:adjustRightInd w:val="0"/>
            </w:pPr>
          </w:p>
        </w:tc>
        <w:tc>
          <w:tcPr>
            <w:tcW w:w="1073" w:type="dxa"/>
            <w:gridSpan w:val="2"/>
            <w:tcBorders>
              <w:top w:val="single" w:sz="8" w:space="0" w:color="152935"/>
              <w:left w:val="single" w:sz="8" w:space="0" w:color="E0E0E0"/>
              <w:bottom w:val="single" w:sz="8" w:space="0" w:color="AEAEAE"/>
              <w:right w:val="single" w:sz="8" w:space="0" w:color="E0E0E0"/>
            </w:tcBorders>
            <w:shd w:val="clear" w:color="auto" w:fill="F9F9FB"/>
          </w:tcPr>
          <w:p w14:paraId="43F0C6E1" w14:textId="77777777" w:rsidR="00253744" w:rsidRPr="00D35926" w:rsidRDefault="00253744" w:rsidP="00D35926">
            <w:pPr>
              <w:autoSpaceDE w:val="0"/>
              <w:autoSpaceDN w:val="0"/>
              <w:adjustRightInd w:val="0"/>
              <w:ind w:left="60" w:right="60"/>
              <w:jc w:val="right"/>
            </w:pPr>
            <w:r w:rsidRPr="00D35926">
              <w:t>4.566</w:t>
            </w:r>
          </w:p>
        </w:tc>
        <w:tc>
          <w:tcPr>
            <w:tcW w:w="1085" w:type="dxa"/>
            <w:gridSpan w:val="2"/>
            <w:tcBorders>
              <w:top w:val="single" w:sz="8" w:space="0" w:color="152935"/>
              <w:left w:val="single" w:sz="8" w:space="0" w:color="E0E0E0"/>
              <w:bottom w:val="single" w:sz="8" w:space="0" w:color="AEAEAE"/>
              <w:right w:val="single" w:sz="4" w:space="0" w:color="auto"/>
            </w:tcBorders>
            <w:shd w:val="clear" w:color="auto" w:fill="F9F9FB"/>
          </w:tcPr>
          <w:p w14:paraId="070A8B7F" w14:textId="77777777" w:rsidR="00253744" w:rsidRPr="00D35926" w:rsidRDefault="00253744" w:rsidP="00D35926">
            <w:pPr>
              <w:autoSpaceDE w:val="0"/>
              <w:autoSpaceDN w:val="0"/>
              <w:adjustRightInd w:val="0"/>
              <w:ind w:left="60" w:right="60"/>
              <w:jc w:val="right"/>
            </w:pPr>
            <w:r w:rsidRPr="00D35926">
              <w:t>.001</w:t>
            </w:r>
          </w:p>
        </w:tc>
      </w:tr>
      <w:tr w:rsidR="00D35926" w:rsidRPr="00D35926" w14:paraId="3DDE7F88" w14:textId="77777777" w:rsidTr="00A44192">
        <w:trPr>
          <w:cantSplit/>
        </w:trPr>
        <w:tc>
          <w:tcPr>
            <w:tcW w:w="425" w:type="dxa"/>
            <w:vMerge/>
            <w:tcBorders>
              <w:top w:val="single" w:sz="8" w:space="0" w:color="152935"/>
              <w:left w:val="single" w:sz="4" w:space="0" w:color="auto"/>
              <w:bottom w:val="single" w:sz="4" w:space="0" w:color="auto"/>
              <w:right w:val="nil"/>
            </w:tcBorders>
            <w:shd w:val="clear" w:color="auto" w:fill="E0E0E0"/>
          </w:tcPr>
          <w:p w14:paraId="2E6AC0B2" w14:textId="77777777" w:rsidR="00253744" w:rsidRPr="00D35926" w:rsidRDefault="00253744" w:rsidP="00D35926">
            <w:pPr>
              <w:autoSpaceDE w:val="0"/>
              <w:autoSpaceDN w:val="0"/>
              <w:adjustRightInd w:val="0"/>
            </w:pPr>
          </w:p>
        </w:tc>
        <w:tc>
          <w:tcPr>
            <w:tcW w:w="2551" w:type="dxa"/>
            <w:tcBorders>
              <w:top w:val="single" w:sz="8" w:space="0" w:color="AEAEAE"/>
              <w:left w:val="nil"/>
              <w:bottom w:val="single" w:sz="4" w:space="0" w:color="auto"/>
              <w:right w:val="nil"/>
            </w:tcBorders>
            <w:shd w:val="clear" w:color="auto" w:fill="E0E0E0"/>
          </w:tcPr>
          <w:p w14:paraId="506F29BB" w14:textId="77777777" w:rsidR="00253744" w:rsidRPr="00D35926" w:rsidRDefault="00253744" w:rsidP="00D35926">
            <w:pPr>
              <w:autoSpaceDE w:val="0"/>
              <w:autoSpaceDN w:val="0"/>
              <w:adjustRightInd w:val="0"/>
              <w:ind w:left="60" w:right="60"/>
            </w:pPr>
            <w:r w:rsidRPr="00D35926">
              <w:t>Program Literasi Dasar</w:t>
            </w:r>
          </w:p>
        </w:tc>
        <w:tc>
          <w:tcPr>
            <w:tcW w:w="992" w:type="dxa"/>
            <w:tcBorders>
              <w:top w:val="single" w:sz="8" w:space="0" w:color="AEAEAE"/>
              <w:left w:val="nil"/>
              <w:bottom w:val="single" w:sz="4" w:space="0" w:color="auto"/>
              <w:right w:val="single" w:sz="8" w:space="0" w:color="E0E0E0"/>
            </w:tcBorders>
            <w:shd w:val="clear" w:color="auto" w:fill="F9F9FB"/>
          </w:tcPr>
          <w:p w14:paraId="53A0C632" w14:textId="77777777" w:rsidR="00253744" w:rsidRPr="00D35926" w:rsidRDefault="00253744" w:rsidP="00D35926">
            <w:pPr>
              <w:autoSpaceDE w:val="0"/>
              <w:autoSpaceDN w:val="0"/>
              <w:adjustRightInd w:val="0"/>
              <w:ind w:left="60" w:right="60"/>
              <w:jc w:val="right"/>
            </w:pPr>
            <w:r w:rsidRPr="00D35926">
              <w:t>.361</w:t>
            </w:r>
          </w:p>
        </w:tc>
        <w:tc>
          <w:tcPr>
            <w:tcW w:w="1342" w:type="dxa"/>
            <w:tcBorders>
              <w:top w:val="single" w:sz="8" w:space="0" w:color="AEAEAE"/>
              <w:left w:val="single" w:sz="8" w:space="0" w:color="E0E0E0"/>
              <w:bottom w:val="single" w:sz="4" w:space="0" w:color="auto"/>
              <w:right w:val="single" w:sz="8" w:space="0" w:color="E0E0E0"/>
            </w:tcBorders>
            <w:shd w:val="clear" w:color="auto" w:fill="F9F9FB"/>
          </w:tcPr>
          <w:p w14:paraId="59E04F25" w14:textId="77777777" w:rsidR="00253744" w:rsidRPr="00D35926" w:rsidRDefault="00253744" w:rsidP="00D35926">
            <w:pPr>
              <w:autoSpaceDE w:val="0"/>
              <w:autoSpaceDN w:val="0"/>
              <w:adjustRightInd w:val="0"/>
              <w:ind w:left="60" w:right="60"/>
              <w:jc w:val="right"/>
            </w:pPr>
            <w:r w:rsidRPr="00D35926">
              <w:t>.124</w:t>
            </w:r>
          </w:p>
        </w:tc>
        <w:tc>
          <w:tcPr>
            <w:tcW w:w="1547" w:type="dxa"/>
            <w:gridSpan w:val="2"/>
            <w:tcBorders>
              <w:top w:val="single" w:sz="8" w:space="0" w:color="AEAEAE"/>
              <w:left w:val="single" w:sz="8" w:space="0" w:color="E0E0E0"/>
              <w:bottom w:val="single" w:sz="4" w:space="0" w:color="auto"/>
              <w:right w:val="single" w:sz="8" w:space="0" w:color="E0E0E0"/>
            </w:tcBorders>
            <w:shd w:val="clear" w:color="auto" w:fill="F9F9FB"/>
          </w:tcPr>
          <w:p w14:paraId="0D491643" w14:textId="77777777" w:rsidR="00253744" w:rsidRPr="00D35926" w:rsidRDefault="00253744" w:rsidP="00D35926">
            <w:pPr>
              <w:autoSpaceDE w:val="0"/>
              <w:autoSpaceDN w:val="0"/>
              <w:adjustRightInd w:val="0"/>
              <w:ind w:left="60" w:right="60"/>
              <w:jc w:val="right"/>
            </w:pPr>
            <w:r w:rsidRPr="00D35926">
              <w:t>.519</w:t>
            </w:r>
          </w:p>
        </w:tc>
        <w:tc>
          <w:tcPr>
            <w:tcW w:w="1073" w:type="dxa"/>
            <w:gridSpan w:val="2"/>
            <w:tcBorders>
              <w:top w:val="single" w:sz="8" w:space="0" w:color="AEAEAE"/>
              <w:left w:val="single" w:sz="8" w:space="0" w:color="E0E0E0"/>
              <w:bottom w:val="single" w:sz="4" w:space="0" w:color="auto"/>
              <w:right w:val="single" w:sz="8" w:space="0" w:color="E0E0E0"/>
            </w:tcBorders>
            <w:shd w:val="clear" w:color="auto" w:fill="F9F9FB"/>
          </w:tcPr>
          <w:p w14:paraId="47E7B752" w14:textId="77777777" w:rsidR="00253744" w:rsidRPr="00D35926" w:rsidRDefault="00253744" w:rsidP="00D35926">
            <w:pPr>
              <w:autoSpaceDE w:val="0"/>
              <w:autoSpaceDN w:val="0"/>
              <w:adjustRightInd w:val="0"/>
              <w:ind w:left="60" w:right="60"/>
              <w:jc w:val="right"/>
            </w:pPr>
            <w:r w:rsidRPr="00D35926">
              <w:t>2.910</w:t>
            </w:r>
          </w:p>
        </w:tc>
        <w:tc>
          <w:tcPr>
            <w:tcW w:w="1085" w:type="dxa"/>
            <w:gridSpan w:val="2"/>
            <w:tcBorders>
              <w:top w:val="single" w:sz="8" w:space="0" w:color="AEAEAE"/>
              <w:left w:val="single" w:sz="8" w:space="0" w:color="E0E0E0"/>
              <w:bottom w:val="single" w:sz="4" w:space="0" w:color="auto"/>
              <w:right w:val="single" w:sz="4" w:space="0" w:color="auto"/>
            </w:tcBorders>
            <w:shd w:val="clear" w:color="auto" w:fill="F9F9FB"/>
          </w:tcPr>
          <w:p w14:paraId="1F709A5C" w14:textId="77777777" w:rsidR="00253744" w:rsidRPr="00D35926" w:rsidRDefault="00253744" w:rsidP="00D35926">
            <w:pPr>
              <w:autoSpaceDE w:val="0"/>
              <w:autoSpaceDN w:val="0"/>
              <w:adjustRightInd w:val="0"/>
              <w:ind w:left="60" w:right="60"/>
              <w:jc w:val="right"/>
            </w:pPr>
            <w:r w:rsidRPr="00D35926">
              <w:t>.008</w:t>
            </w:r>
          </w:p>
        </w:tc>
      </w:tr>
      <w:tr w:rsidR="00D35926" w:rsidRPr="00D35926" w14:paraId="7E03412F" w14:textId="77777777" w:rsidTr="00A44192">
        <w:trPr>
          <w:cantSplit/>
        </w:trPr>
        <w:tc>
          <w:tcPr>
            <w:tcW w:w="9015" w:type="dxa"/>
            <w:gridSpan w:val="10"/>
            <w:tcBorders>
              <w:top w:val="single" w:sz="4" w:space="0" w:color="auto"/>
            </w:tcBorders>
            <w:shd w:val="clear" w:color="auto" w:fill="FFFFFF"/>
          </w:tcPr>
          <w:p w14:paraId="1BCF6285" w14:textId="77777777" w:rsidR="00253744" w:rsidRPr="00D35926" w:rsidRDefault="00253744" w:rsidP="00CE6339">
            <w:pPr>
              <w:autoSpaceDE w:val="0"/>
              <w:autoSpaceDN w:val="0"/>
              <w:adjustRightInd w:val="0"/>
              <w:ind w:right="60"/>
            </w:pPr>
            <w:r w:rsidRPr="00D35926">
              <w:t>a. Dependent Variable: Minat Baca Siswa</w:t>
            </w:r>
          </w:p>
        </w:tc>
      </w:tr>
    </w:tbl>
    <w:p w14:paraId="40C6268A" w14:textId="77777777" w:rsidR="00253744" w:rsidRPr="00686791" w:rsidRDefault="00253744" w:rsidP="00253744">
      <w:pPr>
        <w:spacing w:line="480" w:lineRule="auto"/>
        <w:ind w:left="-142"/>
        <w:rPr>
          <w:b/>
        </w:rPr>
      </w:pPr>
    </w:p>
    <w:p w14:paraId="3A48D07E" w14:textId="2AE70BA4" w:rsidR="00253744" w:rsidRPr="00686791" w:rsidRDefault="00253744" w:rsidP="00B85776">
      <w:pPr>
        <w:tabs>
          <w:tab w:val="left" w:pos="450"/>
          <w:tab w:val="left" w:pos="2950"/>
        </w:tabs>
        <w:spacing w:line="276" w:lineRule="auto"/>
        <w:ind w:firstLine="567"/>
        <w:jc w:val="both"/>
        <w:rPr>
          <w:b/>
        </w:rPr>
      </w:pPr>
      <w:r w:rsidRPr="00184C74">
        <w:t xml:space="preserve">Berdasarkan output dari </w:t>
      </w:r>
      <w:r w:rsidR="00F60517" w:rsidRPr="00184C74">
        <w:t xml:space="preserve">Tabel </w:t>
      </w:r>
      <w:r w:rsidR="00F60517">
        <w:t>6</w:t>
      </w:r>
      <w:r w:rsidRPr="00184C74">
        <w:t>, didapatkan nilai signifikasi sebesar 0,001 &lt; 0,05 dan F hitung 4</w:t>
      </w:r>
      <w:r w:rsidR="00F60517">
        <w:t>,</w:t>
      </w:r>
      <w:r w:rsidRPr="00184C74">
        <w:t xml:space="preserve">566 &gt; 4,04. Maka dapat </w:t>
      </w:r>
      <w:proofErr w:type="spellStart"/>
      <w:r w:rsidRPr="00184C74">
        <w:t>di</w:t>
      </w:r>
      <w:r w:rsidR="00F60517">
        <w:t>jelaskan</w:t>
      </w:r>
      <w:r w:rsidRPr="00184C74">
        <w:t>kan</w:t>
      </w:r>
      <w:proofErr w:type="spellEnd"/>
      <w:r w:rsidRPr="00184C74">
        <w:t xml:space="preserve"> bahwa terdapat pengaruh program literasi dasar terhadap</w:t>
      </w:r>
      <w:r w:rsidRPr="00184C74">
        <w:rPr>
          <w:spacing w:val="-5"/>
        </w:rPr>
        <w:t xml:space="preserve"> </w:t>
      </w:r>
      <w:r w:rsidRPr="00184C74">
        <w:t>minat baca siswa.</w:t>
      </w:r>
      <w:r w:rsidRPr="00184C74">
        <w:rPr>
          <w:spacing w:val="-5"/>
        </w:rPr>
        <w:t xml:space="preserve"> </w:t>
      </w:r>
      <w:r w:rsidR="00F60517">
        <w:t>Besar pengaruh tersebut atau tingkat determinasi Variabel X terhadap Variabel Y didasarkan pada tabel berikut:</w:t>
      </w:r>
    </w:p>
    <w:p w14:paraId="1D531F78" w14:textId="44B8961C" w:rsidR="002A2BB5" w:rsidRPr="00686791" w:rsidRDefault="002A2BB5" w:rsidP="00B85776">
      <w:pPr>
        <w:jc w:val="center"/>
        <w:rPr>
          <w:b/>
        </w:rPr>
      </w:pPr>
      <w:r w:rsidRPr="00686791">
        <w:rPr>
          <w:b/>
        </w:rPr>
        <w:t>Tabel</w:t>
      </w:r>
      <w:r w:rsidR="00F60517">
        <w:rPr>
          <w:b/>
        </w:rPr>
        <w:t xml:space="preserve"> 7</w:t>
      </w:r>
      <w:r w:rsidRPr="00686791">
        <w:rPr>
          <w:b/>
        </w:rPr>
        <w:t xml:space="preserve">. Model </w:t>
      </w:r>
      <w:r w:rsidR="00F60517" w:rsidRPr="00686791">
        <w:rPr>
          <w:b/>
          <w:bCs/>
          <w:color w:val="010205"/>
        </w:rPr>
        <w:t>Summary</w:t>
      </w:r>
    </w:p>
    <w:tbl>
      <w:tblPr>
        <w:tblW w:w="6947" w:type="dxa"/>
        <w:jc w:val="center"/>
        <w:tblLayout w:type="fixed"/>
        <w:tblCellMar>
          <w:left w:w="0" w:type="dxa"/>
          <w:right w:w="0" w:type="dxa"/>
        </w:tblCellMar>
        <w:tblLook w:val="0000" w:firstRow="0" w:lastRow="0" w:firstColumn="0" w:lastColumn="0" w:noHBand="0" w:noVBand="0"/>
      </w:tblPr>
      <w:tblGrid>
        <w:gridCol w:w="1134"/>
        <w:gridCol w:w="1189"/>
        <w:gridCol w:w="1190"/>
        <w:gridCol w:w="1717"/>
        <w:gridCol w:w="1717"/>
      </w:tblGrid>
      <w:tr w:rsidR="007F69BB" w:rsidRPr="007F69BB" w14:paraId="08E8079E" w14:textId="77777777" w:rsidTr="00B85776">
        <w:trPr>
          <w:cantSplit/>
          <w:jc w:val="center"/>
        </w:trPr>
        <w:tc>
          <w:tcPr>
            <w:tcW w:w="6947" w:type="dxa"/>
            <w:gridSpan w:val="5"/>
            <w:tcBorders>
              <w:bottom w:val="single" w:sz="4" w:space="0" w:color="auto"/>
            </w:tcBorders>
            <w:shd w:val="clear" w:color="auto" w:fill="FFFFFF"/>
            <w:vAlign w:val="center"/>
          </w:tcPr>
          <w:p w14:paraId="18EAF5E5" w14:textId="77777777" w:rsidR="002A2BB5" w:rsidRPr="007F69BB" w:rsidRDefault="002A2BB5" w:rsidP="002A1AC3">
            <w:pPr>
              <w:autoSpaceDE w:val="0"/>
              <w:autoSpaceDN w:val="0"/>
              <w:adjustRightInd w:val="0"/>
              <w:ind w:left="60" w:right="60"/>
              <w:jc w:val="center"/>
            </w:pPr>
            <w:r w:rsidRPr="007F69BB">
              <w:rPr>
                <w:b/>
                <w:bCs/>
              </w:rPr>
              <w:t>Model Summary</w:t>
            </w:r>
          </w:p>
        </w:tc>
      </w:tr>
      <w:tr w:rsidR="007F69BB" w:rsidRPr="007F69BB" w14:paraId="450909F6" w14:textId="77777777" w:rsidTr="00B85776">
        <w:trPr>
          <w:cantSplit/>
          <w:jc w:val="center"/>
        </w:trPr>
        <w:tc>
          <w:tcPr>
            <w:tcW w:w="1134" w:type="dxa"/>
            <w:tcBorders>
              <w:top w:val="single" w:sz="4" w:space="0" w:color="auto"/>
              <w:left w:val="single" w:sz="4" w:space="0" w:color="auto"/>
              <w:bottom w:val="single" w:sz="8" w:space="0" w:color="152935"/>
              <w:right w:val="nil"/>
            </w:tcBorders>
            <w:shd w:val="clear" w:color="auto" w:fill="FFFFFF"/>
            <w:vAlign w:val="bottom"/>
          </w:tcPr>
          <w:p w14:paraId="4878FF6E" w14:textId="77777777" w:rsidR="002A2BB5" w:rsidRPr="007F69BB" w:rsidRDefault="002A2BB5" w:rsidP="002A1AC3">
            <w:pPr>
              <w:autoSpaceDE w:val="0"/>
              <w:autoSpaceDN w:val="0"/>
              <w:adjustRightInd w:val="0"/>
              <w:ind w:left="60" w:right="60"/>
            </w:pPr>
            <w:r w:rsidRPr="007F69BB">
              <w:t>Model</w:t>
            </w:r>
          </w:p>
        </w:tc>
        <w:tc>
          <w:tcPr>
            <w:tcW w:w="1189" w:type="dxa"/>
            <w:tcBorders>
              <w:top w:val="single" w:sz="4" w:space="0" w:color="auto"/>
              <w:left w:val="nil"/>
              <w:bottom w:val="single" w:sz="8" w:space="0" w:color="152935"/>
              <w:right w:val="single" w:sz="8" w:space="0" w:color="E0E0E0"/>
            </w:tcBorders>
            <w:shd w:val="clear" w:color="auto" w:fill="FFFFFF"/>
            <w:vAlign w:val="bottom"/>
          </w:tcPr>
          <w:p w14:paraId="64EC004A" w14:textId="77777777" w:rsidR="002A2BB5" w:rsidRPr="007F69BB" w:rsidRDefault="002A2BB5" w:rsidP="002A1AC3">
            <w:pPr>
              <w:autoSpaceDE w:val="0"/>
              <w:autoSpaceDN w:val="0"/>
              <w:adjustRightInd w:val="0"/>
              <w:ind w:left="60" w:right="60"/>
              <w:jc w:val="center"/>
            </w:pPr>
            <w:r w:rsidRPr="007F69BB">
              <w:t>R</w:t>
            </w:r>
          </w:p>
        </w:tc>
        <w:tc>
          <w:tcPr>
            <w:tcW w:w="11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CD41536" w14:textId="77777777" w:rsidR="002A2BB5" w:rsidRPr="007F69BB" w:rsidRDefault="002A2BB5" w:rsidP="002A1AC3">
            <w:pPr>
              <w:autoSpaceDE w:val="0"/>
              <w:autoSpaceDN w:val="0"/>
              <w:adjustRightInd w:val="0"/>
              <w:ind w:left="60" w:right="60"/>
              <w:jc w:val="center"/>
            </w:pPr>
            <w:r w:rsidRPr="007F69BB">
              <w:t>R Square</w:t>
            </w:r>
          </w:p>
        </w:tc>
        <w:tc>
          <w:tcPr>
            <w:tcW w:w="171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F3E9BE5" w14:textId="77777777" w:rsidR="002A2BB5" w:rsidRPr="007F69BB" w:rsidRDefault="002A2BB5" w:rsidP="002A1AC3">
            <w:pPr>
              <w:autoSpaceDE w:val="0"/>
              <w:autoSpaceDN w:val="0"/>
              <w:adjustRightInd w:val="0"/>
              <w:ind w:left="60" w:right="60"/>
              <w:jc w:val="center"/>
            </w:pPr>
            <w:r w:rsidRPr="007F69BB">
              <w:t>Adjusted R Square</w:t>
            </w:r>
          </w:p>
        </w:tc>
        <w:tc>
          <w:tcPr>
            <w:tcW w:w="1717" w:type="dxa"/>
            <w:tcBorders>
              <w:top w:val="single" w:sz="4" w:space="0" w:color="auto"/>
              <w:left w:val="single" w:sz="8" w:space="0" w:color="E0E0E0"/>
              <w:bottom w:val="single" w:sz="8" w:space="0" w:color="152935"/>
              <w:right w:val="single" w:sz="4" w:space="0" w:color="auto"/>
            </w:tcBorders>
            <w:shd w:val="clear" w:color="auto" w:fill="FFFFFF"/>
            <w:vAlign w:val="bottom"/>
          </w:tcPr>
          <w:p w14:paraId="1FEF93E2" w14:textId="77777777" w:rsidR="002A2BB5" w:rsidRPr="007F69BB" w:rsidRDefault="002A2BB5" w:rsidP="002A1AC3">
            <w:pPr>
              <w:autoSpaceDE w:val="0"/>
              <w:autoSpaceDN w:val="0"/>
              <w:adjustRightInd w:val="0"/>
              <w:ind w:left="60" w:right="60"/>
              <w:jc w:val="center"/>
            </w:pPr>
            <w:r w:rsidRPr="007F69BB">
              <w:t>Std. Error of the Estimate</w:t>
            </w:r>
          </w:p>
        </w:tc>
      </w:tr>
      <w:tr w:rsidR="007F69BB" w:rsidRPr="007F69BB" w14:paraId="535DBDFF" w14:textId="77777777" w:rsidTr="00B85776">
        <w:trPr>
          <w:cantSplit/>
          <w:jc w:val="center"/>
        </w:trPr>
        <w:tc>
          <w:tcPr>
            <w:tcW w:w="1134" w:type="dxa"/>
            <w:tcBorders>
              <w:top w:val="single" w:sz="8" w:space="0" w:color="152935"/>
              <w:left w:val="single" w:sz="4" w:space="0" w:color="auto"/>
              <w:bottom w:val="single" w:sz="4" w:space="0" w:color="auto"/>
              <w:right w:val="nil"/>
            </w:tcBorders>
            <w:shd w:val="clear" w:color="auto" w:fill="E0E0E0"/>
          </w:tcPr>
          <w:p w14:paraId="06CFF970" w14:textId="77777777" w:rsidR="002A2BB5" w:rsidRPr="007F69BB" w:rsidRDefault="002A2BB5" w:rsidP="002A1AC3">
            <w:pPr>
              <w:autoSpaceDE w:val="0"/>
              <w:autoSpaceDN w:val="0"/>
              <w:adjustRightInd w:val="0"/>
              <w:ind w:left="60" w:right="60"/>
            </w:pPr>
            <w:r w:rsidRPr="007F69BB">
              <w:t>1</w:t>
            </w:r>
          </w:p>
        </w:tc>
        <w:tc>
          <w:tcPr>
            <w:tcW w:w="1189" w:type="dxa"/>
            <w:tcBorders>
              <w:top w:val="single" w:sz="8" w:space="0" w:color="152935"/>
              <w:left w:val="nil"/>
              <w:bottom w:val="single" w:sz="4" w:space="0" w:color="auto"/>
              <w:right w:val="single" w:sz="8" w:space="0" w:color="E0E0E0"/>
            </w:tcBorders>
            <w:shd w:val="clear" w:color="auto" w:fill="F9F9FB"/>
          </w:tcPr>
          <w:p w14:paraId="73A0F3B5" w14:textId="77777777" w:rsidR="002A2BB5" w:rsidRPr="007F69BB" w:rsidRDefault="002A2BB5" w:rsidP="002A1AC3">
            <w:pPr>
              <w:autoSpaceDE w:val="0"/>
              <w:autoSpaceDN w:val="0"/>
              <w:adjustRightInd w:val="0"/>
              <w:ind w:left="60" w:right="60"/>
              <w:jc w:val="right"/>
            </w:pPr>
            <w:r w:rsidRPr="007F69BB">
              <w:t>.519</w:t>
            </w:r>
            <w:r w:rsidRPr="007F69BB">
              <w:rPr>
                <w:vertAlign w:val="superscript"/>
              </w:rPr>
              <w:t>a</w:t>
            </w:r>
          </w:p>
        </w:tc>
        <w:tc>
          <w:tcPr>
            <w:tcW w:w="1190" w:type="dxa"/>
            <w:tcBorders>
              <w:top w:val="single" w:sz="8" w:space="0" w:color="152935"/>
              <w:left w:val="single" w:sz="8" w:space="0" w:color="E0E0E0"/>
              <w:bottom w:val="single" w:sz="4" w:space="0" w:color="auto"/>
              <w:right w:val="single" w:sz="8" w:space="0" w:color="E0E0E0"/>
            </w:tcBorders>
            <w:shd w:val="clear" w:color="auto" w:fill="F9F9FB"/>
          </w:tcPr>
          <w:p w14:paraId="00B26589" w14:textId="2756DE3D" w:rsidR="002A2BB5" w:rsidRPr="007F69BB" w:rsidRDefault="002A2BB5" w:rsidP="002A1AC3">
            <w:pPr>
              <w:autoSpaceDE w:val="0"/>
              <w:autoSpaceDN w:val="0"/>
              <w:adjustRightInd w:val="0"/>
              <w:ind w:left="60" w:right="60"/>
              <w:jc w:val="right"/>
            </w:pPr>
            <w:r w:rsidRPr="007F69BB">
              <w:t>.</w:t>
            </w:r>
            <w:r w:rsidR="00B85776" w:rsidRPr="007F69BB">
              <w:t>507</w:t>
            </w:r>
          </w:p>
        </w:tc>
        <w:tc>
          <w:tcPr>
            <w:tcW w:w="1717" w:type="dxa"/>
            <w:tcBorders>
              <w:top w:val="single" w:sz="8" w:space="0" w:color="152935"/>
              <w:left w:val="single" w:sz="8" w:space="0" w:color="E0E0E0"/>
              <w:bottom w:val="single" w:sz="4" w:space="0" w:color="auto"/>
              <w:right w:val="single" w:sz="8" w:space="0" w:color="E0E0E0"/>
            </w:tcBorders>
            <w:shd w:val="clear" w:color="auto" w:fill="F9F9FB"/>
          </w:tcPr>
          <w:p w14:paraId="56EDF922" w14:textId="77777777" w:rsidR="002A2BB5" w:rsidRPr="007F69BB" w:rsidRDefault="002A2BB5" w:rsidP="002A1AC3">
            <w:pPr>
              <w:autoSpaceDE w:val="0"/>
              <w:autoSpaceDN w:val="0"/>
              <w:adjustRightInd w:val="0"/>
              <w:ind w:left="60" w:right="60"/>
              <w:jc w:val="right"/>
            </w:pPr>
            <w:r w:rsidRPr="007F69BB">
              <w:t>.237</w:t>
            </w:r>
          </w:p>
        </w:tc>
        <w:tc>
          <w:tcPr>
            <w:tcW w:w="1717" w:type="dxa"/>
            <w:tcBorders>
              <w:top w:val="single" w:sz="8" w:space="0" w:color="152935"/>
              <w:left w:val="single" w:sz="8" w:space="0" w:color="E0E0E0"/>
              <w:bottom w:val="single" w:sz="4" w:space="0" w:color="auto"/>
              <w:right w:val="single" w:sz="4" w:space="0" w:color="auto"/>
            </w:tcBorders>
            <w:shd w:val="clear" w:color="auto" w:fill="F9F9FB"/>
          </w:tcPr>
          <w:p w14:paraId="027B6852" w14:textId="77777777" w:rsidR="002A2BB5" w:rsidRPr="007F69BB" w:rsidRDefault="002A2BB5" w:rsidP="002A1AC3">
            <w:pPr>
              <w:autoSpaceDE w:val="0"/>
              <w:autoSpaceDN w:val="0"/>
              <w:adjustRightInd w:val="0"/>
              <w:ind w:left="60" w:right="60"/>
              <w:jc w:val="right"/>
            </w:pPr>
            <w:r w:rsidRPr="007F69BB">
              <w:t>5.51575</w:t>
            </w:r>
          </w:p>
        </w:tc>
      </w:tr>
      <w:tr w:rsidR="007F69BB" w:rsidRPr="007F69BB" w14:paraId="43B34A8F" w14:textId="77777777" w:rsidTr="00B85776">
        <w:trPr>
          <w:cantSplit/>
          <w:jc w:val="center"/>
        </w:trPr>
        <w:tc>
          <w:tcPr>
            <w:tcW w:w="6947" w:type="dxa"/>
            <w:gridSpan w:val="5"/>
            <w:tcBorders>
              <w:top w:val="single" w:sz="4" w:space="0" w:color="auto"/>
            </w:tcBorders>
            <w:shd w:val="clear" w:color="auto" w:fill="FFFFFF"/>
          </w:tcPr>
          <w:p w14:paraId="3E259AE0" w14:textId="77777777" w:rsidR="002A2BB5" w:rsidRPr="007F69BB" w:rsidRDefault="002A2BB5" w:rsidP="00B85776">
            <w:pPr>
              <w:autoSpaceDE w:val="0"/>
              <w:autoSpaceDN w:val="0"/>
              <w:adjustRightInd w:val="0"/>
              <w:ind w:right="60"/>
            </w:pPr>
            <w:r w:rsidRPr="007F69BB">
              <w:t>a. Predictors: (Constant), Program Literasi Dasar</w:t>
            </w:r>
          </w:p>
        </w:tc>
      </w:tr>
    </w:tbl>
    <w:p w14:paraId="7C9C032F" w14:textId="2582223E" w:rsidR="002A2BB5" w:rsidRDefault="002A2BB5" w:rsidP="00B85776">
      <w:pPr>
        <w:tabs>
          <w:tab w:val="left" w:pos="450"/>
          <w:tab w:val="left" w:pos="2950"/>
        </w:tabs>
        <w:spacing w:line="276" w:lineRule="auto"/>
        <w:ind w:firstLine="567"/>
        <w:jc w:val="both"/>
      </w:pPr>
      <w:r w:rsidRPr="00184C74">
        <w:t xml:space="preserve">Berdasarkan hasil dari </w:t>
      </w:r>
      <w:r w:rsidR="00B85776" w:rsidRPr="00184C74">
        <w:t xml:space="preserve">Tabel </w:t>
      </w:r>
      <w:r w:rsidR="00B85776">
        <w:t xml:space="preserve">7, nilai </w:t>
      </w:r>
      <w:r w:rsidRPr="00184C74">
        <w:t xml:space="preserve">R </w:t>
      </w:r>
      <w:r w:rsidR="00B85776">
        <w:t xml:space="preserve">sebagai </w:t>
      </w:r>
      <w:r w:rsidRPr="00184C74">
        <w:t xml:space="preserve">koefisien </w:t>
      </w:r>
      <w:proofErr w:type="spellStart"/>
      <w:r w:rsidRPr="00184C74">
        <w:t>kolerasi</w:t>
      </w:r>
      <w:proofErr w:type="spellEnd"/>
      <w:r w:rsidRPr="00184C74">
        <w:t xml:space="preserve"> adalah 0,519 sedangkan </w:t>
      </w:r>
      <w:r w:rsidR="00B85776">
        <w:t>nilai</w:t>
      </w:r>
      <w:r w:rsidRPr="00184C74">
        <w:t xml:space="preserve"> R </w:t>
      </w:r>
      <w:r w:rsidR="00B85776" w:rsidRPr="00184C74">
        <w:t xml:space="preserve">Square </w:t>
      </w:r>
      <w:r w:rsidRPr="00184C74">
        <w:t xml:space="preserve">sebagai koefisien </w:t>
      </w:r>
      <w:proofErr w:type="spellStart"/>
      <w:r w:rsidRPr="00184C74">
        <w:t>diterminasi</w:t>
      </w:r>
      <w:proofErr w:type="spellEnd"/>
      <w:r w:rsidRPr="00184C74">
        <w:t xml:space="preserve"> </w:t>
      </w:r>
      <w:r w:rsidR="00B85776">
        <w:t>ad</w:t>
      </w:r>
      <w:r w:rsidRPr="00184C74">
        <w:t xml:space="preserve">alah 0,507. </w:t>
      </w:r>
      <w:r w:rsidR="00B85776">
        <w:t xml:space="preserve">Data tersebut menunjukkan bahwa korelasi variabel program literasi dasar dengan variabel minat baca siswa adalah 51,9 %. Sedangkan tingkat determinasi pengaruh </w:t>
      </w:r>
      <w:r w:rsidR="00B85776">
        <w:t xml:space="preserve">variabel program literasi dasar </w:t>
      </w:r>
      <w:r w:rsidR="00B85776">
        <w:t>terhadap</w:t>
      </w:r>
      <w:r w:rsidR="00B85776">
        <w:t xml:space="preserve"> variabel minat baca siswa adalah 5</w:t>
      </w:r>
      <w:r w:rsidR="00B85776">
        <w:t>0</w:t>
      </w:r>
      <w:r w:rsidR="00B85776">
        <w:t>,</w:t>
      </w:r>
      <w:r w:rsidR="00B85776">
        <w:t>7</w:t>
      </w:r>
      <w:r w:rsidR="00B85776">
        <w:t xml:space="preserve"> %</w:t>
      </w:r>
      <w:r w:rsidR="00B85776">
        <w:t>. Sementara 49,3 % sisanya dipengaruhi oleh variabel lain yang tidak dikaji dalam penelitian ini.</w:t>
      </w:r>
    </w:p>
    <w:p w14:paraId="2BBC6569" w14:textId="343D87C2" w:rsidR="00C35A4C" w:rsidRDefault="002A2BB5" w:rsidP="00A50BB5">
      <w:pPr>
        <w:pStyle w:val="BodyText"/>
        <w:widowControl w:val="0"/>
        <w:suppressAutoHyphens w:val="0"/>
        <w:autoSpaceDE w:val="0"/>
        <w:autoSpaceDN w:val="0"/>
        <w:spacing w:before="120" w:after="0" w:line="276" w:lineRule="auto"/>
        <w:rPr>
          <w:b/>
        </w:rPr>
      </w:pPr>
      <w:r w:rsidRPr="00C35A4C">
        <w:rPr>
          <w:b/>
        </w:rPr>
        <w:t>Pembahas</w:t>
      </w:r>
      <w:r w:rsidR="007D1ABB">
        <w:rPr>
          <w:b/>
        </w:rPr>
        <w:t>a</w:t>
      </w:r>
      <w:r w:rsidR="00852E51">
        <w:rPr>
          <w:b/>
        </w:rPr>
        <w:t>n</w:t>
      </w:r>
    </w:p>
    <w:p w14:paraId="4D2F8CB0" w14:textId="05C32D22" w:rsidR="00126DDF" w:rsidRPr="00126DDF" w:rsidRDefault="00126DDF" w:rsidP="00126DDF">
      <w:pPr>
        <w:tabs>
          <w:tab w:val="left" w:pos="450"/>
          <w:tab w:val="left" w:pos="2950"/>
        </w:tabs>
        <w:spacing w:line="276" w:lineRule="auto"/>
        <w:jc w:val="both"/>
        <w:rPr>
          <w:b/>
          <w:bCs/>
          <w:i/>
          <w:iCs/>
        </w:rPr>
      </w:pPr>
      <w:r w:rsidRPr="00126DDF">
        <w:rPr>
          <w:b/>
          <w:bCs/>
          <w:i/>
          <w:iCs/>
        </w:rPr>
        <w:t>Program Literasi Dasar</w:t>
      </w:r>
    </w:p>
    <w:p w14:paraId="76250DE7" w14:textId="16C1D0D1" w:rsidR="00BD6899" w:rsidRDefault="007A2F46" w:rsidP="007A2F46">
      <w:pPr>
        <w:tabs>
          <w:tab w:val="left" w:pos="450"/>
          <w:tab w:val="left" w:pos="2950"/>
        </w:tabs>
        <w:spacing w:line="276" w:lineRule="auto"/>
        <w:ind w:firstLine="567"/>
        <w:jc w:val="both"/>
      </w:pPr>
      <w:r>
        <w:t xml:space="preserve">Program literasi dasar </w:t>
      </w:r>
      <w:r w:rsidRPr="007A2F46">
        <w:t xml:space="preserve">di UPT SPF SD </w:t>
      </w:r>
      <w:proofErr w:type="spellStart"/>
      <w:r w:rsidRPr="007A2F46">
        <w:t>Inpres</w:t>
      </w:r>
      <w:proofErr w:type="spellEnd"/>
      <w:r w:rsidRPr="007A2F46">
        <w:t xml:space="preserve"> Layang Tua II </w:t>
      </w:r>
      <w:r w:rsidRPr="007A2F46">
        <w:t xml:space="preserve">Kota </w:t>
      </w:r>
      <w:r w:rsidRPr="007A2F46">
        <w:t>Makassar</w:t>
      </w:r>
      <w:r>
        <w:t xml:space="preserve"> termasuk dalam kategori baik. Hal ini menunjukkan bahwa program ini masih perlu perbaikan agar terjadi peningkatan kategori pada kualitas sangat baik. </w:t>
      </w:r>
      <w:r w:rsidR="009B6694">
        <w:t xml:space="preserve">Kualitas baik ini dikarenakan tidak semua elemen pada program ini memberi </w:t>
      </w:r>
      <w:r w:rsidR="00C85B2A" w:rsidRPr="007A2F46">
        <w:t xml:space="preserve">dukungan kolaboratif. </w:t>
      </w:r>
      <w:r w:rsidR="00BD6899">
        <w:t xml:space="preserve">Mahasiswa peserta Kampus Mengajar yang didukung oleh sekolah untuk memberikan kesempatan </w:t>
      </w:r>
      <w:r w:rsidR="00C85B2A" w:rsidRPr="007A2F46">
        <w:t>15 menit membaca</w:t>
      </w:r>
      <w:r w:rsidR="00BD6899">
        <w:t xml:space="preserve"> kepada peserta didik belum ditunjang oleh </w:t>
      </w:r>
      <w:r w:rsidR="00500875">
        <w:t xml:space="preserve">dukungan </w:t>
      </w:r>
      <w:r w:rsidR="00BD6899">
        <w:t>keluarga di rumah serta lingkungan masyarakat untuk mendiskusikan hasil bacaan tersebut. Sehingga beberapa peserta didik merasa bahwa bacaan tersebut kurang penting</w:t>
      </w:r>
      <w:r w:rsidR="00C9770C">
        <w:t xml:space="preserve"> </w:t>
      </w:r>
      <w:r w:rsidR="00C9770C">
        <w:fldChar w:fldCharType="begin" w:fldLock="1"/>
      </w:r>
      <w:r w:rsidR="00C9770C">
        <w:instrText>ADDIN CSL_CITATION {"citationItems":[{"id":"ITEM-1","itemData":{"DOI":"10.24036/jce.v5i3.725","ISSN":"2622-237X","author":[{"dropping-particle":"","family":"Waldi","given":"Atri","non-dropping-particle":"","parse-names":false,"suffix":""},{"dropping-particle":"","family":"Putri","given":"Nana Meisah","non-dropping-particle":"","parse-names":false,"suffix":""},{"dropping-particle":"","family":"Indra","given":"Indra","non-dropping-particle":"","parse-names":false,"suffix":""},{"dropping-particle":"","family":"Ridalfich","given":"Viero","non-dropping-particle":"","parse-names":false,"suffix":""},{"dropping-particle":"","family":"Mulyani","given":"Dina","non-dropping-particle":"","parse-names":false,"suffix":""},{"dropping-particle":"","family":"Mardianti","given":"Enjel","non-dropping-particle":"","parse-names":false,"suffix":""}],"container-title":"Journal of Civic Education","id":"ITEM-1","issue":"3","issued":{"date-parts":[["2022"]]},"page":"284-292","title":"Peran kampus mengajar dalam meningkatkan literasi, numerasi dan adaptasi teknologi peserta didik sekolah dasar di Sumatera Barat","type":"article-journal","volume":"5"},"uris":["http://www.mendeley.com/documents/?uuid=676b2f28-1f35-49e7-bb5a-6f2954a189aa"]}],"mendeley":{"formattedCitation":"(Waldi et al. 2022)","plainTextFormattedCitation":"(Waldi et al. 2022)","previouslyFormattedCitation":"(Waldi et al. 2022)"},"properties":{"noteIndex":0},"schema":"https://github.com/citation-style-language/schema/raw/master/csl-citation.json"}</w:instrText>
      </w:r>
      <w:r w:rsidR="00C9770C">
        <w:fldChar w:fldCharType="separate"/>
      </w:r>
      <w:r w:rsidR="00C9770C" w:rsidRPr="00C9770C">
        <w:rPr>
          <w:noProof/>
        </w:rPr>
        <w:t>(Waldi et al. 2022)</w:t>
      </w:r>
      <w:r w:rsidR="00C9770C">
        <w:fldChar w:fldCharType="end"/>
      </w:r>
      <w:r w:rsidR="00BD6899">
        <w:t xml:space="preserve">. </w:t>
      </w:r>
    </w:p>
    <w:p w14:paraId="72668D0D" w14:textId="4E4C1B94" w:rsidR="00BD6899" w:rsidRDefault="00BD6899" w:rsidP="00BD6899">
      <w:pPr>
        <w:tabs>
          <w:tab w:val="left" w:pos="450"/>
          <w:tab w:val="left" w:pos="2950"/>
        </w:tabs>
        <w:spacing w:line="276" w:lineRule="auto"/>
        <w:ind w:firstLine="567"/>
        <w:jc w:val="both"/>
      </w:pPr>
      <w:r>
        <w:lastRenderedPageBreak/>
        <w:t>Imbasnya</w:t>
      </w:r>
      <w:r w:rsidR="00984827">
        <w:t>,</w:t>
      </w:r>
      <w:r>
        <w:t xml:space="preserve"> pelaksanaan program berjalan secara formalitas, minat baca muncul akibat keinginan peserta didik untuk melaksanakan kebijakan sekolah atau mengikuti kegiatan yang dilakukan mahasiswa Kampus Mengajar. Bahkan, dalam beberapa momen, karena kurangnya buku bacaan, akhirnya </w:t>
      </w:r>
      <w:r w:rsidR="00C85B2A" w:rsidRPr="007A2F46">
        <w:t xml:space="preserve">guru membacakan buku dan </w:t>
      </w:r>
      <w:r>
        <w:t>peserta didik hanya mendengarkan bacaan</w:t>
      </w:r>
      <w:r w:rsidR="00C85B2A" w:rsidRPr="007A2F46">
        <w:t xml:space="preserve"> yang disesuaikan dengan konteks atau target sekolah</w:t>
      </w:r>
      <w:r>
        <w:t>. Sementara itu, tidak ada tindak lanjut m</w:t>
      </w:r>
      <w:r w:rsidR="00984827">
        <w:t>e</w:t>
      </w:r>
      <w:r>
        <w:t xml:space="preserve">ngenai kemampuan literasi peserta didik. Tidak ada pemetaan mengenai kemampuan peserta didik dalam memahami konten yang mereka baca atau yang dibacakan oleh guru. Hal inilah yang membuat variabel program </w:t>
      </w:r>
      <w:r w:rsidR="00126DDF">
        <w:t xml:space="preserve">literasi dasar masih berada pada kategori baik dan perlu ditingkatkan melalui berbagai perbaikan sehingga termasuk kategori sangat baik </w:t>
      </w:r>
      <w:r w:rsidR="00C9770C">
        <w:fldChar w:fldCharType="begin" w:fldLock="1"/>
      </w:r>
      <w:r w:rsidR="00C9770C">
        <w:instrText>ADDIN CSL_CITATION {"citationItems":[{"id":"ITEM-1","itemData":{"DOI":"10.24176/re.v10i2.4663","ISSN":"2528-696X","author":[{"dropping-particle":"","family":"Wiratsiwi","given":"Wendri","non-dropping-particle":"","parse-names":false,"suffix":""}],"container-title":"Refleksi Edukatika: Jurnal Ilmiah Kependidikan","id":"ITEM-1","issue":"2","issued":{"date-parts":[["2020"]]},"page":"230-238","title":"Penerapan gerakan literasi sekolah di sekolah dasar","type":"article-journal","volume":"10"},"uris":["http://www.mendeley.com/documents/?uuid=7187a18b-b28c-418b-a1bb-4af3298dabbc"]}],"mendeley":{"formattedCitation":"(Wiratsiwi 2020)","plainTextFormattedCitation":"(Wiratsiwi 2020)","previouslyFormattedCitation":"(Wiratsiwi 2020)"},"properties":{"noteIndex":0},"schema":"https://github.com/citation-style-language/schema/raw/master/csl-citation.json"}</w:instrText>
      </w:r>
      <w:r w:rsidR="00C9770C">
        <w:fldChar w:fldCharType="separate"/>
      </w:r>
      <w:r w:rsidR="00C9770C" w:rsidRPr="00C9770C">
        <w:rPr>
          <w:noProof/>
        </w:rPr>
        <w:t>(Wiratsiwi 2020)</w:t>
      </w:r>
      <w:r w:rsidR="00C9770C">
        <w:fldChar w:fldCharType="end"/>
      </w:r>
      <w:r w:rsidR="00126DDF">
        <w:t>.</w:t>
      </w:r>
    </w:p>
    <w:p w14:paraId="3E014063" w14:textId="0F548FF7" w:rsidR="00C85B2A" w:rsidRDefault="00852E51" w:rsidP="00A50BB5">
      <w:pPr>
        <w:tabs>
          <w:tab w:val="left" w:pos="450"/>
          <w:tab w:val="left" w:pos="2950"/>
        </w:tabs>
        <w:spacing w:line="276" w:lineRule="auto"/>
        <w:ind w:firstLine="567"/>
        <w:jc w:val="both"/>
      </w:pPr>
      <w:r w:rsidRPr="007A2F46">
        <w:t xml:space="preserve">Program </w:t>
      </w:r>
      <w:r w:rsidR="00F46D76" w:rsidRPr="007A2F46">
        <w:t>literasi dasar</w:t>
      </w:r>
      <w:r w:rsidR="00C85B2A" w:rsidRPr="007A2F46">
        <w:t xml:space="preserve"> harus mendapatkan perhatian dan apresiasi tersendiri </w:t>
      </w:r>
      <w:r w:rsidR="00F46D76" w:rsidRPr="007A2F46">
        <w:t>oleh semua pihak</w:t>
      </w:r>
      <w:r w:rsidR="00126DDF">
        <w:t>.</w:t>
      </w:r>
      <w:r w:rsidR="00F46D76" w:rsidRPr="007A2F46">
        <w:t xml:space="preserve"> </w:t>
      </w:r>
      <w:r w:rsidR="00126DDF">
        <w:t>P</w:t>
      </w:r>
      <w:r w:rsidR="00F46D76" w:rsidRPr="007A2F46">
        <w:t>rogram</w:t>
      </w:r>
      <w:r w:rsidR="00C85B2A" w:rsidRPr="007A2F46">
        <w:t xml:space="preserve"> tersebut </w:t>
      </w:r>
      <w:r w:rsidR="00126DDF">
        <w:t xml:space="preserve">mestinya </w:t>
      </w:r>
      <w:r w:rsidR="00C85B2A" w:rsidRPr="007A2F46">
        <w:t>senantiasa mendorong partisipasi masyarakat dalam beragam aktivitas pengembangan ilmu pengetahuan dan teknologi melalui kebiasaan membaca dan menulis</w:t>
      </w:r>
      <w:r w:rsidR="00126DDF">
        <w:t xml:space="preserve">. </w:t>
      </w:r>
      <w:r w:rsidR="00C85B2A" w:rsidRPr="007A2F46">
        <w:t xml:space="preserve">Selain itu, </w:t>
      </w:r>
      <w:r w:rsidR="00126DDF">
        <w:t>k</w:t>
      </w:r>
      <w:r w:rsidR="00C85B2A" w:rsidRPr="007A2F46">
        <w:t>egiatan literasi</w:t>
      </w:r>
      <w:r w:rsidR="00F46D76" w:rsidRPr="007A2F46">
        <w:t xml:space="preserve"> dasar</w:t>
      </w:r>
      <w:r w:rsidR="00C85B2A" w:rsidRPr="007A2F46">
        <w:t xml:space="preserve"> dilaksanakan untuk meningkatkan keterampilan membaca agar pengetahuan dapat dikuasai secara lebih baik. Materi baca berisi nilai-nilai budi pekerti, berupa kearifan lokal, nasional, dan global yang disampaikan sesuai tahap perkembangan </w:t>
      </w:r>
      <w:r w:rsidR="00126DDF">
        <w:t>peserta didik di sekolah dasar</w:t>
      </w:r>
      <w:r w:rsidR="00C9770C">
        <w:t xml:space="preserve"> </w:t>
      </w:r>
      <w:r w:rsidR="00C9770C">
        <w:fldChar w:fldCharType="begin" w:fldLock="1"/>
      </w:r>
      <w:r w:rsidR="00C62D1A">
        <w:instrText>ADDIN CSL_CITATION {"citationItems":[{"id":"ITEM-1","itemData":{"DOI":"10.46773/djce.v1i1.273","ISSN":"2828-6529","author":[{"dropping-particle":"","family":"Firdaus","given":"Wildani","non-dropping-particle":"","parse-names":false,"suffix":""},{"dropping-particle":"","family":"Jamila","given":"Winda Badiatul","non-dropping-particle":"","parse-names":false,"suffix":""},{"dropping-particle":"","family":"Maulidiyah","given":"Adiba","non-dropping-particle":"","parse-names":false,"suffix":""},{"dropping-particle":"","family":"Nuha","given":"Nazahah Ulin","non-dropping-particle":"","parse-names":false,"suffix":""}],"container-title":"DEVELOPMENT: Journal of Community Engagement","id":"ITEM-1","issue":"1","issued":{"date-parts":[["2022"]]},"page":"13-26","title":"Meningkatkan minat baca pada anak usia sekolah melalui gerakan literasi rumah baca di dusun sentono","type":"article-journal","volume":"1"},"uris":["http://www.mendeley.com/documents/?uuid=dc714892-070d-4351-b3a1-5c2b38ce6881"]}],"mendeley":{"formattedCitation":"(Firdaus et al. 2022)","plainTextFormattedCitation":"(Firdaus et al. 2022)","previouslyFormattedCitation":"(Firdaus et al. 2022)"},"properties":{"noteIndex":0},"schema":"https://github.com/citation-style-language/schema/raw/master/csl-citation.json"}</w:instrText>
      </w:r>
      <w:r w:rsidR="00C9770C">
        <w:fldChar w:fldCharType="separate"/>
      </w:r>
      <w:r w:rsidR="00C9770C" w:rsidRPr="00C9770C">
        <w:rPr>
          <w:noProof/>
        </w:rPr>
        <w:t>(Firdaus et al. 2022)</w:t>
      </w:r>
      <w:r w:rsidR="00C9770C">
        <w:fldChar w:fldCharType="end"/>
      </w:r>
      <w:r w:rsidR="00C85B2A" w:rsidRPr="007A2F46">
        <w:t>.</w:t>
      </w:r>
      <w:r w:rsidR="00126DDF">
        <w:t xml:space="preserve"> </w:t>
      </w:r>
      <w:r w:rsidR="00C85B2A" w:rsidRPr="007A2F46">
        <w:t>Terobosan penting ini hendaknya melibatkan semua pemangku kepentingan di bidang pendidikan, mulai dari tingkat pusat, provinsi, kabupaten, hingga satuan pendidikan. Pelibatan orang tua siswa dan masyarakat juga me</w:t>
      </w:r>
      <w:r w:rsidR="00F46D76" w:rsidRPr="007A2F46">
        <w:t>njadi komponen penting dalam program literasi dasar</w:t>
      </w:r>
      <w:r w:rsidR="00C85B2A" w:rsidRPr="007A2F46">
        <w:t xml:space="preserve"> </w:t>
      </w:r>
      <w:r w:rsidR="00C9770C">
        <w:fldChar w:fldCharType="begin" w:fldLock="1"/>
      </w:r>
      <w:r w:rsidR="00C9770C">
        <w:instrText>ADDIN CSL_CITATION {"citationItems":[{"id":"ITEM-1","itemData":{"ISSN":"2721-8821","author":[{"dropping-particle":"","family":"Kanusta","given":"Maria","non-dropping-particle":"","parse-names":false,"suffix":""},{"dropping-particle":"","family":"Sahertian","given":"Pieter","non-dropping-particle":"","parse-names":false,"suffix":""},{"dropping-particle":"","family":"Soraya","given":"Joice","non-dropping-particle":"","parse-names":false,"suffix":""}],"container-title":"Jurnal Penelitian Dan Pendidikan IPS","id":"ITEM-1","issue":"2","issued":{"date-parts":[["2021"]]},"page":"152-156","title":"Implementasi Gerakan Literasi Minat Baca dan Hasil Belajar","type":"article-journal","volume":"15"},"uris":["http://www.mendeley.com/documents/?uuid=3b270a3c-7eab-41e9-b1fe-73c0d106abab"]}],"mendeley":{"formattedCitation":"(Kanusta, Sahertian, and Soraya 2021)","plainTextFormattedCitation":"(Kanusta, Sahertian, and Soraya 2021)","previouslyFormattedCitation":"(Kanusta, Sahertian, and Soraya 2021)"},"properties":{"noteIndex":0},"schema":"https://github.com/citation-style-language/schema/raw/master/csl-citation.json"}</w:instrText>
      </w:r>
      <w:r w:rsidR="00C9770C">
        <w:fldChar w:fldCharType="separate"/>
      </w:r>
      <w:r w:rsidR="00C9770C" w:rsidRPr="00C9770C">
        <w:rPr>
          <w:noProof/>
        </w:rPr>
        <w:t xml:space="preserve">(Kanusta, Sahertian, </w:t>
      </w:r>
      <w:r w:rsidR="00676CC1">
        <w:rPr>
          <w:noProof/>
        </w:rPr>
        <w:t>dan</w:t>
      </w:r>
      <w:r w:rsidR="00C9770C" w:rsidRPr="00C9770C">
        <w:rPr>
          <w:noProof/>
        </w:rPr>
        <w:t xml:space="preserve"> Soraya 2021)</w:t>
      </w:r>
      <w:r w:rsidR="00C9770C">
        <w:fldChar w:fldCharType="end"/>
      </w:r>
      <w:r w:rsidR="00C85B2A" w:rsidRPr="007A2F46">
        <w:t>.</w:t>
      </w:r>
    </w:p>
    <w:p w14:paraId="44E3BA35" w14:textId="231D170E" w:rsidR="00126DDF" w:rsidRPr="00126DDF" w:rsidRDefault="00126DDF" w:rsidP="00126DDF">
      <w:pPr>
        <w:tabs>
          <w:tab w:val="left" w:pos="450"/>
          <w:tab w:val="left" w:pos="2950"/>
        </w:tabs>
        <w:spacing w:before="120" w:line="276" w:lineRule="auto"/>
        <w:jc w:val="both"/>
        <w:rPr>
          <w:b/>
          <w:bCs/>
          <w:i/>
          <w:iCs/>
        </w:rPr>
      </w:pPr>
      <w:r w:rsidRPr="00126DDF">
        <w:rPr>
          <w:b/>
          <w:bCs/>
          <w:i/>
          <w:iCs/>
        </w:rPr>
        <w:t>Minat Baca Peserta Didik</w:t>
      </w:r>
    </w:p>
    <w:p w14:paraId="437635F7" w14:textId="7949D7F1" w:rsidR="0068338F" w:rsidRDefault="00126DDF" w:rsidP="0068338F">
      <w:pPr>
        <w:tabs>
          <w:tab w:val="left" w:pos="450"/>
          <w:tab w:val="left" w:pos="2950"/>
        </w:tabs>
        <w:spacing w:line="276" w:lineRule="auto"/>
        <w:ind w:firstLine="567"/>
        <w:jc w:val="both"/>
      </w:pPr>
      <w:r w:rsidRPr="007A2F46">
        <w:t xml:space="preserve">Minat </w:t>
      </w:r>
      <w:r w:rsidR="00C85B2A" w:rsidRPr="007A2F46">
        <w:t xml:space="preserve">baca </w:t>
      </w:r>
      <w:r>
        <w:t>peserta didik</w:t>
      </w:r>
      <w:r w:rsidR="00FA471C" w:rsidRPr="007A2F46">
        <w:t xml:space="preserve"> berada pada kategori baik.</w:t>
      </w:r>
      <w:r w:rsidR="00A95983" w:rsidRPr="007A2F46">
        <w:t xml:space="preserve"> </w:t>
      </w:r>
      <w:r w:rsidR="0068338F">
        <w:t xml:space="preserve">Hasil ini didasarkan pada indikator </w:t>
      </w:r>
      <w:proofErr w:type="spellStart"/>
      <w:r w:rsidR="00C85B2A" w:rsidRPr="007A2F46">
        <w:t>instrinsik</w:t>
      </w:r>
      <w:proofErr w:type="spellEnd"/>
      <w:r w:rsidR="00C85B2A" w:rsidRPr="007A2F46">
        <w:t xml:space="preserve"> </w:t>
      </w:r>
      <w:r w:rsidR="0068338F">
        <w:t>dan</w:t>
      </w:r>
      <w:r w:rsidR="00C85B2A" w:rsidRPr="007A2F46">
        <w:t xml:space="preserve"> ekstrinsik</w:t>
      </w:r>
      <w:r w:rsidR="0068338F">
        <w:t xml:space="preserve"> yang</w:t>
      </w:r>
      <w:r w:rsidR="00C85B2A" w:rsidRPr="007A2F46">
        <w:t xml:space="preserve"> </w:t>
      </w:r>
      <w:proofErr w:type="spellStart"/>
      <w:r w:rsidR="00C85B2A" w:rsidRPr="007A2F46">
        <w:t>diklasifiksi</w:t>
      </w:r>
      <w:proofErr w:type="spellEnd"/>
      <w:r w:rsidR="00C85B2A" w:rsidRPr="007A2F46">
        <w:t xml:space="preserve"> menjadi lima, yaitu</w:t>
      </w:r>
      <w:r w:rsidR="0068338F">
        <w:t>:</w:t>
      </w:r>
      <w:r w:rsidR="00C85B2A" w:rsidRPr="007A2F46">
        <w:t xml:space="preserve"> (1) kesenangan membaca; (2) kesadaran membaca; (3) frekuensi</w:t>
      </w:r>
      <w:r w:rsidR="00A95983">
        <w:t xml:space="preserve"> </w:t>
      </w:r>
      <w:r w:rsidR="00FA471C" w:rsidRPr="007A2F46">
        <w:t>membaca; (4)</w:t>
      </w:r>
      <w:r w:rsidR="00C85B2A" w:rsidRPr="007A2F46">
        <w:t xml:space="preserve"> ketertarikan membaca; </w:t>
      </w:r>
      <w:r w:rsidR="0068338F">
        <w:t>sehingga (5)</w:t>
      </w:r>
      <w:r w:rsidR="00C85B2A" w:rsidRPr="007A2F46">
        <w:t xml:space="preserve"> memungkinkan </w:t>
      </w:r>
      <w:r w:rsidR="0068338F">
        <w:t>peserta didik</w:t>
      </w:r>
      <w:r w:rsidR="00C85B2A" w:rsidRPr="007A2F46">
        <w:t xml:space="preserve"> dapat belajar dengan baik</w:t>
      </w:r>
      <w:r w:rsidR="0068338F">
        <w:t xml:space="preserve"> </w:t>
      </w:r>
      <w:r w:rsidR="00C62D1A">
        <w:fldChar w:fldCharType="begin" w:fldLock="1"/>
      </w:r>
      <w:r w:rsidR="00676CC1">
        <w:instrText>ADDIN CSL_CITATION {"citationItems":[{"id":"ITEM-1","itemData":{"DOI":"10.24176/jpi.v1i3.6648","ISSN":"2776-3951","author":[{"dropping-particle":"","family":"Afriani","given":"Ema Dian","non-dropping-particle":"","parse-names":false,"suffix":""},{"dropping-particle":"","family":"Masfuah","given":"Siti","non-dropping-particle":"","parse-names":false,"suffix":""},{"dropping-particle":"","family":"Roysa","given":"Mila","non-dropping-particle":"","parse-names":false,"suffix":""}],"container-title":"Jurnal Prasasti Ilmu","id":"ITEM-1","issue":"3","issued":{"date-parts":[["2021"]]},"page":"21-27","title":"Analisis minat baca siswa kelas V sekolah dasar dalam pembelajaran daring","type":"article-journal","volume":"1"},"uris":["http://www.mendeley.com/documents/?uuid=e25ef03b-adf7-4584-831e-5372dd3822b4"]}],"mendeley":{"formattedCitation":"(Afriani, Masfuah, and Roysa 2021)","manualFormatting":"(Afriani, Masfuah, dan Roysa 2021)","plainTextFormattedCitation":"(Afriani, Masfuah, and Roysa 2021)","previouslyFormattedCitation":"(Afriani, Masfuah, and Roysa 2021)"},"properties":{"noteIndex":0},"schema":"https://github.com/citation-style-language/schema/raw/master/csl-citation.json"}</w:instrText>
      </w:r>
      <w:r w:rsidR="00C62D1A">
        <w:fldChar w:fldCharType="separate"/>
      </w:r>
      <w:r w:rsidR="00C62D1A" w:rsidRPr="00C62D1A">
        <w:rPr>
          <w:noProof/>
        </w:rPr>
        <w:t xml:space="preserve">(Afriani, Masfuah, </w:t>
      </w:r>
      <w:r w:rsidR="00676CC1">
        <w:rPr>
          <w:noProof/>
        </w:rPr>
        <w:t>dan</w:t>
      </w:r>
      <w:r w:rsidR="00C62D1A" w:rsidRPr="00C62D1A">
        <w:rPr>
          <w:noProof/>
        </w:rPr>
        <w:t xml:space="preserve"> Roysa 2021)</w:t>
      </w:r>
      <w:r w:rsidR="00C62D1A">
        <w:fldChar w:fldCharType="end"/>
      </w:r>
      <w:r w:rsidR="00C85B2A" w:rsidRPr="007A2F46">
        <w:t xml:space="preserve">. </w:t>
      </w:r>
    </w:p>
    <w:p w14:paraId="0D876858" w14:textId="031EAB32" w:rsidR="00521B40" w:rsidRDefault="00521B40" w:rsidP="0068338F">
      <w:pPr>
        <w:tabs>
          <w:tab w:val="left" w:pos="450"/>
          <w:tab w:val="left" w:pos="2950"/>
        </w:tabs>
        <w:spacing w:line="276" w:lineRule="auto"/>
        <w:ind w:firstLine="567"/>
        <w:jc w:val="both"/>
      </w:pPr>
      <w:r>
        <w:t xml:space="preserve">Peserta didik berdasarkan data temuan lapangan mengaku senang membaca, mempunyai frekuensi membaca lebih tinggi saat program literasi dilaksanakan, dan tertarik dengan konten buku yang dibaca. Munculnya rasa senang membaca karena kegiatan membaca dilakukan secara bersama-sama, sehingga peserta didik merasa </w:t>
      </w:r>
      <w:proofErr w:type="spellStart"/>
      <w:r>
        <w:t>teracuhkan</w:t>
      </w:r>
      <w:proofErr w:type="spellEnd"/>
      <w:r>
        <w:t xml:space="preserve"> dari lingkaran teman-temannya bila tidak ikut membaca. Frekuensi membaca peserta didik juga semakin meningkat karena adanya waktu khusus yang disediakan sekolah untuk membaca. Bahkan, umumnya responden mengaku tertarik membaca karena penasaran dengan sambungan konten bacaan yang belum mereka selesaikan</w:t>
      </w:r>
      <w:r w:rsidR="000B5145">
        <w:t xml:space="preserve"> </w:t>
      </w:r>
      <w:r w:rsidR="000B5145">
        <w:fldChar w:fldCharType="begin" w:fldLock="1"/>
      </w:r>
      <w:r w:rsidR="000B5145">
        <w:instrText>ADDIN CSL_CITATION {"citationItems":[{"id":"ITEM-1","itemData":{"DOI":"10.47313/pujangga.v2i2.392","ISSN":"2443-1486","author":[{"dropping-particle":"","family":"Sulasih","given":"Endang Sri","non-dropping-particle":"","parse-names":false,"suffix":""}],"container-title":"Pujangga: Jurnal Bahasa dan Sastra","id":"ITEM-1","issue":"2","issued":{"date-parts":[["2016"]]},"page":"24-34","title":"Pengaruh Minat Membaca Karya Sastra Dan Kreativitas Terhadap Keterampilan Menulis Novel","type":"article-journal","volume":"2"},"uris":["http://www.mendeley.com/documents/?uuid=39ac7841-d355-4f37-9aa6-7118510bfaa9"]}],"mendeley":{"formattedCitation":"(Sulasih 2016)","plainTextFormattedCitation":"(Sulasih 2016)","previouslyFormattedCitation":"(Sulasih 2016)"},"properties":{"noteIndex":0},"schema":"https://github.com/citation-style-language/schema/raw/master/csl-citation.json"}</w:instrText>
      </w:r>
      <w:r w:rsidR="000B5145">
        <w:fldChar w:fldCharType="separate"/>
      </w:r>
      <w:r w:rsidR="000B5145" w:rsidRPr="000B5145">
        <w:rPr>
          <w:noProof/>
        </w:rPr>
        <w:t>(Sulasih 2016)</w:t>
      </w:r>
      <w:r w:rsidR="000B5145">
        <w:fldChar w:fldCharType="end"/>
      </w:r>
      <w:r>
        <w:t>. Sayangnya, kesadaran membaca dari peserta didik belum muncul karena mereka belum menemukan manfaat dan pentingnya konten yang dibaca dalam kehidupan sehari-hari mereka</w:t>
      </w:r>
      <w:r w:rsidR="000B5145">
        <w:t xml:space="preserve"> </w:t>
      </w:r>
      <w:r w:rsidR="000B5145">
        <w:fldChar w:fldCharType="begin" w:fldLock="1"/>
      </w:r>
      <w:r w:rsidR="000B5145">
        <w:instrText>ADDIN CSL_CITATION {"citationItems":[{"id":"ITEM-1","itemData":{"ISBN":"6024432852","author":[{"dropping-particle":"","family":"Darmadi","given":"Darmadi","non-dropping-particle":"","parse-names":false,"suffix":""}],"id":"ITEM-1","issued":{"date-parts":[["2016"]]},"publisher":"Guepedia","publisher-place":"Jakarta","title":"MEMBACA, YUUUK.....! “Strategi Menumbuhkan Minat Baca Pada Anak Sejak Usia Dini”","type":"book"},"uris":["http://www.mendeley.com/documents/?uuid=35b572e3-5aed-4b0e-ac46-a28c15a1e64b"]}],"mendeley":{"formattedCitation":"(Darmadi 2016)","plainTextFormattedCitation":"(Darmadi 2016)"},"properties":{"noteIndex":0},"schema":"https://github.com/citation-style-language/schema/raw/master/csl-citation.json"}</w:instrText>
      </w:r>
      <w:r w:rsidR="000B5145">
        <w:fldChar w:fldCharType="separate"/>
      </w:r>
      <w:r w:rsidR="000B5145" w:rsidRPr="000B5145">
        <w:rPr>
          <w:noProof/>
        </w:rPr>
        <w:t>(Darmadi 2016)</w:t>
      </w:r>
      <w:r w:rsidR="000B5145">
        <w:fldChar w:fldCharType="end"/>
      </w:r>
      <w:r>
        <w:t>.</w:t>
      </w:r>
    </w:p>
    <w:p w14:paraId="06500877" w14:textId="075A91C4" w:rsidR="00521B40" w:rsidRDefault="00521B40" w:rsidP="0068338F">
      <w:pPr>
        <w:tabs>
          <w:tab w:val="left" w:pos="450"/>
          <w:tab w:val="left" w:pos="2950"/>
        </w:tabs>
        <w:spacing w:line="276" w:lineRule="auto"/>
        <w:ind w:firstLine="567"/>
        <w:jc w:val="both"/>
      </w:pPr>
      <w:r>
        <w:t>Ditemukan pula beberapa responden peserta didik</w:t>
      </w:r>
      <w:r w:rsidR="005243EC">
        <w:t xml:space="preserve"> yang memiliki kemampuan literasi yang kurang baik, sehingga masih sulit memahami konten bacaan secara mandiri. Hal inilah yang membuat mereka jenuh membaca sehingga minat baca mereka masih perlu untuk ditingkatkan</w:t>
      </w:r>
      <w:r w:rsidR="005B25B5">
        <w:t xml:space="preserve"> </w:t>
      </w:r>
      <w:r w:rsidR="005B25B5">
        <w:fldChar w:fldCharType="begin" w:fldLock="1"/>
      </w:r>
      <w:r w:rsidR="005B25B5">
        <w:instrText>ADDIN CSL_CITATION {"citationItems":[{"id":"ITEM-1","itemData":{"ISSN":"2964-6286","author":[{"dropping-particle":"","family":"Banowati","given":"Eka Nanda","non-dropping-particle":"","parse-names":false,"suffix":""},{"dropping-particle":"","family":"Mudrikatunnisa","given":"Mudrikatunnisa","non-dropping-particle":"","parse-names":false,"suffix":""},{"dropping-particle":"","family":"Maula","given":"Alvita Rizki","non-dropping-particle":"","parse-names":false,"suffix":""},{"dropping-particle":"","family":"Fajrie","given":"Nur","non-dropping-particle":"","parse-names":false,"suffix":""}],"container-title":"ALFIHRIS: Jurnal Inspirasi Pendidikan","id":"ITEM-1","issue":"4","issued":{"date-parts":[["2023"]]},"page":"116-127","title":"Faktor-Faktor Yang Mempengaruhi Minat Baca Siswa Kelas II Di SDN 2 Kedungsarimulyo","type":"article-journal","volume":"1"},"uris":["http://www.mendeley.com/documents/?uuid=a95489a5-8d00-4385-be43-5c4ec893caa4"]}],"mendeley":{"formattedCitation":"(Banowati et al. 2023)","plainTextFormattedCitation":"(Banowati et al. 2023)","previouslyFormattedCitation":"(Banowati et al. 2023)"},"properties":{"noteIndex":0},"schema":"https://github.com/citation-style-language/schema/raw/master/csl-citation.json"}</w:instrText>
      </w:r>
      <w:r w:rsidR="005B25B5">
        <w:fldChar w:fldCharType="separate"/>
      </w:r>
      <w:r w:rsidR="005B25B5" w:rsidRPr="005B25B5">
        <w:rPr>
          <w:noProof/>
        </w:rPr>
        <w:t>(Banowati et al. 2023)</w:t>
      </w:r>
      <w:r w:rsidR="005B25B5">
        <w:fldChar w:fldCharType="end"/>
      </w:r>
      <w:r w:rsidR="005243EC">
        <w:t>.</w:t>
      </w:r>
      <w:r w:rsidR="00A35C75">
        <w:t xml:space="preserve"> </w:t>
      </w:r>
      <w:r w:rsidR="00A35C75" w:rsidRPr="007A2F46">
        <w:t>Kegiatan yang diminati seseorang</w:t>
      </w:r>
      <w:r w:rsidR="00A35C75">
        <w:t xml:space="preserve"> akan</w:t>
      </w:r>
      <w:r w:rsidR="00A35C75" w:rsidRPr="007A2F46">
        <w:t xml:space="preserve"> diperhatikan terus menerus yang disertai dengan rasa senang. Jadi, dalam hal ini minat sangat berbeda </w:t>
      </w:r>
      <w:r w:rsidR="00A35C75" w:rsidRPr="007A2F46">
        <w:lastRenderedPageBreak/>
        <w:t>dengan perhatian, karena perhatian sifatnya sementara (tidak dalam waktu yang lama) dan belum diikuti dengan perasaan senang</w:t>
      </w:r>
      <w:r w:rsidR="00A35C75">
        <w:t>.</w:t>
      </w:r>
      <w:r w:rsidR="00A35C75" w:rsidRPr="007A2F46">
        <w:t xml:space="preserve"> </w:t>
      </w:r>
      <w:r w:rsidR="00A35C75" w:rsidRPr="007A2F46">
        <w:t xml:space="preserve">Sedangkan </w:t>
      </w:r>
      <w:r w:rsidR="00A35C75" w:rsidRPr="007A2F46">
        <w:t>minat selalu diikuti dengan perasaan senang dan dari situ pula diperoleh kepuasan</w:t>
      </w:r>
      <w:r w:rsidR="005B25B5">
        <w:t xml:space="preserve"> </w:t>
      </w:r>
      <w:r w:rsidR="005B25B5">
        <w:fldChar w:fldCharType="begin" w:fldLock="1"/>
      </w:r>
      <w:r w:rsidR="000B5145">
        <w:instrText>ADDIN CSL_CITATION {"citationItems":[{"id":"ITEM-1","itemData":{"ISSN":"2722-2195","author":[{"dropping-particle":"","family":"Sugiyati","given":"Sugiyati","non-dropping-particle":"","parse-names":false,"suffix":""}],"container-title":"Ideguru: Jurnal Karya Ilmiah Guru","id":"ITEM-1","issue":"1","issued":{"date-parts":[["2017"]]},"page":"33-42","title":"UPAYA PENINGKATAN MINAT BACA DAN KEMAMPUAN MEMBACA AWAL ANAK MELALUI MEDIA KARTU HURUF DAN KARTU KATA","type":"article-journal","volume":"2"},"uris":["http://www.mendeley.com/documents/?uuid=6aee82b5-1d9c-4cea-bcd1-348533afffb9"]}],"mendeley":{"formattedCitation":"(Sugiyati 2017)","plainTextFormattedCitation":"(Sugiyati 2017)","previouslyFormattedCitation":"(Sugiyati 2017)"},"properties":{"noteIndex":0},"schema":"https://github.com/citation-style-language/schema/raw/master/csl-citation.json"}</w:instrText>
      </w:r>
      <w:r w:rsidR="005B25B5">
        <w:fldChar w:fldCharType="separate"/>
      </w:r>
      <w:r w:rsidR="005B25B5" w:rsidRPr="005B25B5">
        <w:rPr>
          <w:noProof/>
        </w:rPr>
        <w:t>(Sugiyati 2017)</w:t>
      </w:r>
      <w:r w:rsidR="005B25B5">
        <w:fldChar w:fldCharType="end"/>
      </w:r>
      <w:r w:rsidR="00A35C75" w:rsidRPr="007A2F46">
        <w:t>.</w:t>
      </w:r>
    </w:p>
    <w:p w14:paraId="41A7AA6B" w14:textId="621A2485" w:rsidR="0068338F" w:rsidRPr="007A2F46" w:rsidRDefault="00772DAC" w:rsidP="00772DAC">
      <w:pPr>
        <w:tabs>
          <w:tab w:val="left" w:pos="450"/>
          <w:tab w:val="left" w:pos="2950"/>
        </w:tabs>
        <w:spacing w:before="120" w:line="276" w:lineRule="auto"/>
        <w:jc w:val="both"/>
      </w:pPr>
      <w:r w:rsidRPr="00772DAC">
        <w:rPr>
          <w:b/>
          <w:bCs/>
          <w:i/>
          <w:iCs/>
        </w:rPr>
        <w:t>Pengaruh</w:t>
      </w:r>
      <w:r>
        <w:t xml:space="preserve"> </w:t>
      </w:r>
      <w:r w:rsidRPr="00126DDF">
        <w:rPr>
          <w:b/>
          <w:bCs/>
          <w:i/>
          <w:iCs/>
        </w:rPr>
        <w:t>Program Literasi Dasar</w:t>
      </w:r>
      <w:r>
        <w:rPr>
          <w:b/>
          <w:bCs/>
          <w:i/>
          <w:iCs/>
        </w:rPr>
        <w:t xml:space="preserve"> terhadap </w:t>
      </w:r>
      <w:r w:rsidRPr="00126DDF">
        <w:rPr>
          <w:b/>
          <w:bCs/>
          <w:i/>
          <w:iCs/>
        </w:rPr>
        <w:t>Minat Baca Peserta Didik</w:t>
      </w:r>
    </w:p>
    <w:p w14:paraId="54291373" w14:textId="4B6FCCCA" w:rsidR="00A35C75" w:rsidRDefault="00A35C75" w:rsidP="00A95983">
      <w:pPr>
        <w:tabs>
          <w:tab w:val="left" w:pos="450"/>
          <w:tab w:val="left" w:pos="2950"/>
        </w:tabs>
        <w:spacing w:line="276" w:lineRule="auto"/>
        <w:ind w:firstLine="567"/>
        <w:jc w:val="both"/>
      </w:pPr>
      <w:r>
        <w:t xml:space="preserve">Hasil penelitian ini menunjukkan bahwa </w:t>
      </w:r>
      <w:r w:rsidRPr="00A35C75">
        <w:t>program literasi dasar berpengaruh positif dan signifikan terhadap minat baca peserta didik.</w:t>
      </w:r>
      <w:r w:rsidRPr="007A2F46">
        <w:t xml:space="preserve"> </w:t>
      </w:r>
      <w:r>
        <w:t xml:space="preserve">Hasil penelitian ini </w:t>
      </w:r>
      <w:proofErr w:type="spellStart"/>
      <w:r>
        <w:t>sesui</w:t>
      </w:r>
      <w:proofErr w:type="spellEnd"/>
      <w:r>
        <w:t xml:space="preserve"> dengan penelitian sebelumnya yang juga menemukan adanya korelasi positif antara program literasi dasar dengan minat baca peserta didik</w:t>
      </w:r>
      <w:r w:rsidR="001A2E08">
        <w:t xml:space="preserve"> </w:t>
      </w:r>
      <w:r w:rsidR="001A2E08">
        <w:fldChar w:fldCharType="begin" w:fldLock="1"/>
      </w:r>
      <w:r w:rsidR="00B1665A">
        <w:instrText>ADDIN CSL_CITATION {"citationItems":[{"id":"ITEM-1","itemData":{"DOI":"10.31004/basicedu.v6i4.3207","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e5fc7bfb-0e90-4c6a-ab3f-befae24f7d54"]}],"mendeley":{"formattedCitation":"(Syafitri and Yamin 2022)","plainTextFormattedCitation":"(Syafitri and Yamin 2022)","previouslyFormattedCitation":"(Syafitri and Yamin 2022)"},"properties":{"noteIndex":0},"schema":"https://github.com/citation-style-language/schema/raw/master/csl-citation.json"}</w:instrText>
      </w:r>
      <w:r w:rsidR="001A2E08">
        <w:fldChar w:fldCharType="separate"/>
      </w:r>
      <w:r w:rsidR="001A2E08" w:rsidRPr="001A2E08">
        <w:rPr>
          <w:noProof/>
        </w:rPr>
        <w:t xml:space="preserve">(Syafitri </w:t>
      </w:r>
      <w:r w:rsidR="00676CC1">
        <w:rPr>
          <w:noProof/>
        </w:rPr>
        <w:t>dan</w:t>
      </w:r>
      <w:r w:rsidR="001A2E08" w:rsidRPr="001A2E08">
        <w:rPr>
          <w:noProof/>
        </w:rPr>
        <w:t xml:space="preserve"> Yamin 2022</w:t>
      </w:r>
      <w:r w:rsidR="00676CC1">
        <w:rPr>
          <w:noProof/>
        </w:rPr>
        <w:t>;</w:t>
      </w:r>
      <w:r w:rsidR="001A2E08">
        <w:fldChar w:fldCharType="end"/>
      </w:r>
      <w:r w:rsidR="00676CC1">
        <w:t xml:space="preserve"> </w:t>
      </w:r>
      <w:r w:rsidR="001A2E08">
        <w:fldChar w:fldCharType="begin" w:fldLock="1"/>
      </w:r>
      <w:r w:rsidR="00676CC1">
        <w:instrText>ADDIN CSL_CITATION {"citationItems":[{"id":"ITEM-1","itemData":{"DOI":"10.23887/jjpgsd.v7i2.17555","ISSN":"2614-4735","author":[{"dropping-particle":"","family":"Salma","given":"Aini","non-dropping-particle":"","parse-names":false,"suffix":""}],"container-title":"Mimbar PGSD Undiksha","id":"ITEM-1","issue":"2","issued":{"date-parts":[["2019"]]},"page":"122-127","title":"Analisis gerakan literasi sekolah terhadap minat baca siswa siswa sekolah dasar","type":"article-journal","volume":"7"},"uris":["http://www.mendeley.com/documents/?uuid=49712847-7e94-420d-8cae-c98ccb166e12"]}],"mendeley":{"formattedCitation":"(Salma 2019)","manualFormatting":"Salma 2019;","plainTextFormattedCitation":"(Salma 2019)","previouslyFormattedCitation":"(Salma 2019)"},"properties":{"noteIndex":0},"schema":"https://github.com/citation-style-language/schema/raw/master/csl-citation.json"}</w:instrText>
      </w:r>
      <w:r w:rsidR="001A2E08">
        <w:fldChar w:fldCharType="separate"/>
      </w:r>
      <w:r w:rsidR="001A2E08" w:rsidRPr="001A2E08">
        <w:rPr>
          <w:noProof/>
        </w:rPr>
        <w:t>Salma 2019</w:t>
      </w:r>
      <w:r w:rsidR="00676CC1">
        <w:rPr>
          <w:noProof/>
        </w:rPr>
        <w:t>;</w:t>
      </w:r>
      <w:r w:rsidR="001A2E08">
        <w:fldChar w:fldCharType="end"/>
      </w:r>
      <w:r w:rsidR="001A2E08">
        <w:t xml:space="preserve"> </w:t>
      </w:r>
      <w:r w:rsidR="001A2E08">
        <w:fldChar w:fldCharType="begin" w:fldLock="1"/>
      </w:r>
      <w:r w:rsidR="00676CC1">
        <w:instrText>ADDIN CSL_CITATION {"citationItems":[{"id":"ITEM-1","itemData":{"author":[{"dropping-particle":"","family":"Faradina","given":"Nindya","non-dropping-particle":"","parse-names":false,"suffix":""}],"container-title":"Hanata Widya","id":"ITEM-1","issue":"8","issued":{"date-parts":[["2017"]]},"page":"60-69","title":"Pengaruh program gerakan literasi sekolah terhadap minat baca siswa di SD Islam Terpadu Muhammadiyah An-Najah Jatinom Klaten","type":"article-journal","volume":"6"},"uris":["http://www.mendeley.com/documents/?uuid=02ff32d2-fe60-4df0-9bd8-730895dcee44"]}],"mendeley":{"formattedCitation":"(Faradina 2017)","manualFormatting":"Faradina 2017)","plainTextFormattedCitation":"(Faradina 2017)","previouslyFormattedCitation":"(Faradina 2017)"},"properties":{"noteIndex":0},"schema":"https://github.com/citation-style-language/schema/raw/master/csl-citation.json"}</w:instrText>
      </w:r>
      <w:r w:rsidR="001A2E08">
        <w:fldChar w:fldCharType="separate"/>
      </w:r>
      <w:r w:rsidR="001A2E08" w:rsidRPr="001A2E08">
        <w:rPr>
          <w:noProof/>
        </w:rPr>
        <w:t>Faradina 2017)</w:t>
      </w:r>
      <w:r w:rsidR="001A2E08">
        <w:fldChar w:fldCharType="end"/>
      </w:r>
      <w:r>
        <w:t xml:space="preserve">. </w:t>
      </w:r>
      <w:r w:rsidR="001A2E08">
        <w:t>Hasil penelitian ini juga menguatkan teori yang mengatakan bahwa budaya baca yang dibiasakan sejak dini akan menghasilkan minat baca yang muncul akibat kebiasaan dan kesadaran membaca</w:t>
      </w:r>
      <w:r w:rsidR="00B1665A">
        <w:t xml:space="preserve"> seseorang </w:t>
      </w:r>
      <w:r w:rsidR="00B1665A">
        <w:fldChar w:fldCharType="begin" w:fldLock="1"/>
      </w:r>
      <w:r w:rsidR="00B1665A">
        <w:instrText>ADDIN CSL_CITATION {"citationItems":[{"id":"ITEM-1","itemData":{"DOI":"10.33603/cjiipd.v3i1.3361","ISSN":"2620-3219","author":[{"dropping-particle":"","family":"Tarmidzi","given":"Tarmidzi","non-dropping-particle":"","parse-names":false,"suffix":""},{"dropping-particle":"","family":"Astuti","given":"Widia","non-dropping-particle":"","parse-names":false,"suffix":""}],"container-title":"Caruban: Jurnal Ilmiah Ilmu Pendidikan Dasar","id":"ITEM-1","issue":"1","issued":{"date-parts":[["2020"]]},"page":"40-51","title":"Pengaruh kegiatan literasi terhadap minat baca siswa di sekolah dasar","type":"article-journal","volume":"3"},"uris":["http://www.mendeley.com/documents/?uuid=797831a1-e6e8-42b3-8bfb-4dbbf7e8d7c0"]}],"mendeley":{"formattedCitation":"(Tarmidzi and Astuti 2020)","plainTextFormattedCitation":"(Tarmidzi and Astuti 2020)","previouslyFormattedCitation":"(Tarmidzi and Astuti 2020)"},"properties":{"noteIndex":0},"schema":"https://github.com/citation-style-language/schema/raw/master/csl-citation.json"}</w:instrText>
      </w:r>
      <w:r w:rsidR="00B1665A">
        <w:fldChar w:fldCharType="separate"/>
      </w:r>
      <w:r w:rsidR="00B1665A" w:rsidRPr="00B1665A">
        <w:rPr>
          <w:noProof/>
        </w:rPr>
        <w:t xml:space="preserve">(Tarmidzi </w:t>
      </w:r>
      <w:r w:rsidR="00676CC1">
        <w:rPr>
          <w:noProof/>
        </w:rPr>
        <w:t>dan</w:t>
      </w:r>
      <w:r w:rsidR="00B1665A" w:rsidRPr="00B1665A">
        <w:rPr>
          <w:noProof/>
        </w:rPr>
        <w:t xml:space="preserve"> Astuti 2020)</w:t>
      </w:r>
      <w:r w:rsidR="00B1665A">
        <w:fldChar w:fldCharType="end"/>
      </w:r>
      <w:r w:rsidR="001A2E08">
        <w:t>.</w:t>
      </w:r>
    </w:p>
    <w:p w14:paraId="7BF418A8" w14:textId="3E605186" w:rsidR="00275FA1" w:rsidRDefault="00B1665A" w:rsidP="00A95983">
      <w:pPr>
        <w:tabs>
          <w:tab w:val="left" w:pos="450"/>
          <w:tab w:val="left" w:pos="2950"/>
        </w:tabs>
        <w:spacing w:line="276" w:lineRule="auto"/>
        <w:ind w:firstLine="567"/>
        <w:jc w:val="both"/>
      </w:pPr>
      <w:r w:rsidRPr="00B1665A">
        <w:t xml:space="preserve">Pembiasaan </w:t>
      </w:r>
      <w:r w:rsidRPr="00B1665A">
        <w:t>membaca atau gerakan literasi sekolah tidak hanya mendatangkan satu manfaat tetapi banyak manfaat</w:t>
      </w:r>
      <w:r>
        <w:t xml:space="preserve">. </w:t>
      </w:r>
      <w:r w:rsidRPr="00B1665A">
        <w:t xml:space="preserve">Peningkatan </w:t>
      </w:r>
      <w:r w:rsidRPr="00B1665A">
        <w:t xml:space="preserve">jumlah </w:t>
      </w:r>
      <w:r>
        <w:t>peserta didik</w:t>
      </w:r>
      <w:r w:rsidRPr="00B1665A">
        <w:t xml:space="preserve"> yang suka membaca akan memiliki efek yang menguntungkan pada pandangan mereka terhadap mata pelajaran. </w:t>
      </w:r>
      <w:r>
        <w:t>Peserta didik</w:t>
      </w:r>
      <w:r w:rsidR="00563989">
        <w:t xml:space="preserve"> yang</w:t>
      </w:r>
      <w:r w:rsidRPr="00B1665A">
        <w:t xml:space="preserve"> gemar membaca lebih cenderung bekerja keras untuk meningkatkan kemampuan membaca di sekolah</w:t>
      </w:r>
      <w:r>
        <w:t xml:space="preserve"> </w:t>
      </w:r>
      <w:r>
        <w:fldChar w:fldCharType="begin" w:fldLock="1"/>
      </w:r>
      <w:r w:rsidR="00676CC1">
        <w:instrText>ADDIN CSL_CITATION {"citationItems":[{"id":"ITEM-1","itemData":{"DOI":"10.31004/basicedu.v6i4.3207","ISSN":"2580-1147","author":[{"dropping-particle":"","family":"Syafitri","given":"Nabila","non-dropping-particle":"","parse-names":false,"suffix":""},{"dropping-particle":"","family":"Yamin","given":"Yamin","non-dropping-particle":"","parse-names":false,"suffix":""}],"container-title":"Jurnal Basicedu","id":"ITEM-1","issue":"4","issued":{"date-parts":[["2022"]]},"page":"6218-6223","title":"Pengaruh gerakan literasi sekolah terhadap minat baca siswa","type":"article-journal","volume":"6"},"uris":["http://www.mendeley.com/documents/?uuid=e5fc7bfb-0e90-4c6a-ab3f-befae24f7d54"]}],"mendeley":{"formattedCitation":"(Syafitri and Yamin 2022)","manualFormatting":"(Syafitri dan Yamin 2022)","plainTextFormattedCitation":"(Syafitri and Yamin 2022)","previouslyFormattedCitation":"(Syafitri and Yamin 2022)"},"properties":{"noteIndex":0},"schema":"https://github.com/citation-style-language/schema/raw/master/csl-citation.json"}</w:instrText>
      </w:r>
      <w:r>
        <w:fldChar w:fldCharType="separate"/>
      </w:r>
      <w:r w:rsidRPr="00B1665A">
        <w:rPr>
          <w:noProof/>
        </w:rPr>
        <w:t xml:space="preserve">(Syafitri </w:t>
      </w:r>
      <w:r w:rsidR="00676CC1">
        <w:rPr>
          <w:noProof/>
        </w:rPr>
        <w:t>dan</w:t>
      </w:r>
      <w:r w:rsidRPr="00B1665A">
        <w:rPr>
          <w:noProof/>
        </w:rPr>
        <w:t xml:space="preserve"> Yamin 2022)</w:t>
      </w:r>
      <w:r>
        <w:fldChar w:fldCharType="end"/>
      </w:r>
      <w:r w:rsidRPr="00B1665A">
        <w:t>.</w:t>
      </w:r>
    </w:p>
    <w:p w14:paraId="02BD5703" w14:textId="77777777" w:rsidR="007E062B" w:rsidRDefault="007E062B" w:rsidP="007E062B">
      <w:pPr>
        <w:tabs>
          <w:tab w:val="left" w:pos="450"/>
          <w:tab w:val="left" w:pos="2950"/>
        </w:tabs>
        <w:spacing w:line="276" w:lineRule="auto"/>
        <w:ind w:firstLine="567"/>
        <w:jc w:val="both"/>
        <w:rPr>
          <w:w w:val="110"/>
        </w:rPr>
      </w:pPr>
    </w:p>
    <w:p w14:paraId="19609E29" w14:textId="27A0BE99" w:rsidR="00706DDD" w:rsidRDefault="007E062B" w:rsidP="007A2F46">
      <w:pPr>
        <w:pStyle w:val="BodyText"/>
        <w:spacing w:after="0" w:line="276" w:lineRule="auto"/>
        <w:jc w:val="both"/>
        <w:rPr>
          <w:b/>
          <w:caps/>
        </w:rPr>
      </w:pPr>
      <w:r>
        <w:rPr>
          <w:b/>
          <w:caps/>
        </w:rPr>
        <w:t>PENUTUP</w:t>
      </w:r>
    </w:p>
    <w:p w14:paraId="2A9EB174" w14:textId="77777777" w:rsidR="00E7213A" w:rsidRDefault="004C2A17" w:rsidP="007E062B">
      <w:pPr>
        <w:tabs>
          <w:tab w:val="left" w:pos="450"/>
          <w:tab w:val="left" w:pos="2950"/>
        </w:tabs>
        <w:spacing w:line="276" w:lineRule="auto"/>
        <w:ind w:firstLine="567"/>
        <w:jc w:val="both"/>
      </w:pPr>
      <w:r>
        <w:t>Kesimpulan</w:t>
      </w:r>
      <w:r w:rsidR="00706DDD">
        <w:t xml:space="preserve"> penelitian </w:t>
      </w:r>
      <w:r>
        <w:t xml:space="preserve">ini ada tiga, yaitu: (1) Program literasi dasar termasuk dalam kategori baik, (2) Minat baca peserta didik termasuk kategori baik, dan (3) </w:t>
      </w:r>
      <w:r>
        <w:t xml:space="preserve">Program literasi dasar </w:t>
      </w:r>
      <w:r>
        <w:t>memiliki pengaruh terhadap m</w:t>
      </w:r>
      <w:r>
        <w:t>inat baca peserta didik</w:t>
      </w:r>
      <w:r>
        <w:t xml:space="preserve">. </w:t>
      </w:r>
      <w:r w:rsidR="00E7213A">
        <w:t xml:space="preserve">Kesimpulan </w:t>
      </w:r>
      <w:proofErr w:type="spellStart"/>
      <w:r w:rsidR="00E7213A">
        <w:t>tersebeut</w:t>
      </w:r>
      <w:proofErr w:type="spellEnd"/>
      <w:r w:rsidR="00E7213A">
        <w:t xml:space="preserve"> berimplikasi pada pentingnya peningkatan kualitas program literasi dasar agar minat baca peserta didik juga semakin meningkat. Disarankan kepada seluruh stakeholders untuk terlibat pada kegiatan literasi dasar. Keterlibatan tersebut berupa dukungan kolaboratif terhadap pelaksanaan program dan diskusi mengenai konten yang peserta didik baca. </w:t>
      </w:r>
    </w:p>
    <w:p w14:paraId="0A898B4B" w14:textId="77777777" w:rsidR="004E5A6F" w:rsidRDefault="00E7213A" w:rsidP="007E062B">
      <w:pPr>
        <w:tabs>
          <w:tab w:val="left" w:pos="450"/>
          <w:tab w:val="left" w:pos="2950"/>
        </w:tabs>
        <w:spacing w:line="276" w:lineRule="auto"/>
        <w:ind w:firstLine="567"/>
        <w:jc w:val="both"/>
      </w:pPr>
      <w:r>
        <w:t xml:space="preserve">Limitasi dari penelitian ini adalah tidak adanya petunjuk teknis </w:t>
      </w:r>
      <w:proofErr w:type="spellStart"/>
      <w:r>
        <w:t>perogram</w:t>
      </w:r>
      <w:proofErr w:type="spellEnd"/>
      <w:r>
        <w:t xml:space="preserve"> literasi dasar yang ditetapkan pemerintah sehingga indikator variabel X sifatnya </w:t>
      </w:r>
      <w:proofErr w:type="spellStart"/>
      <w:r>
        <w:t>observasional</w:t>
      </w:r>
      <w:proofErr w:type="spellEnd"/>
      <w:r>
        <w:t xml:space="preserve">. </w:t>
      </w:r>
      <w:r w:rsidR="00E65104">
        <w:t xml:space="preserve">Penelitian ini belum merepresentasikan gambaran umum </w:t>
      </w:r>
      <w:proofErr w:type="spellStart"/>
      <w:r w:rsidR="00E65104">
        <w:t>perogram</w:t>
      </w:r>
      <w:proofErr w:type="spellEnd"/>
      <w:r w:rsidR="00E65104">
        <w:t xml:space="preserve"> literasi </w:t>
      </w:r>
      <w:r w:rsidR="00E65104">
        <w:t xml:space="preserve">dasar di sekolah dasar karena indikatornya </w:t>
      </w:r>
      <w:r w:rsidR="00842A96">
        <w:t xml:space="preserve">bersifat </w:t>
      </w:r>
      <w:proofErr w:type="spellStart"/>
      <w:r w:rsidR="00E65104">
        <w:t>observasional</w:t>
      </w:r>
      <w:proofErr w:type="spellEnd"/>
      <w:r w:rsidR="00E65104">
        <w:t xml:space="preserve">, tidak didasarkan pada petunjuk teknis yang ditetapkan pemerintah. Oleh karena itu, penelitian ini juga menyarankan perlunya pemerintah untuk membuat petunjuk teknis program literasi dasar sehingga ada pegangan bagi sekolah maupun </w:t>
      </w:r>
      <w:r w:rsidR="00EF5DD4">
        <w:t>mahasiswa</w:t>
      </w:r>
      <w:r w:rsidR="00E65104">
        <w:t xml:space="preserve"> Kampus Mengajar yang menjadikan kegiatan ini sebagai programnya.</w:t>
      </w:r>
    </w:p>
    <w:p w14:paraId="6214D019" w14:textId="1D48BD0E" w:rsidR="00E65104" w:rsidRDefault="00E65104" w:rsidP="00740D76">
      <w:pPr>
        <w:tabs>
          <w:tab w:val="left" w:pos="450"/>
          <w:tab w:val="left" w:pos="2950"/>
        </w:tabs>
        <w:ind w:firstLine="567"/>
        <w:jc w:val="both"/>
      </w:pPr>
      <w:r>
        <w:t xml:space="preserve"> </w:t>
      </w:r>
    </w:p>
    <w:p w14:paraId="2B9127DF" w14:textId="77777777" w:rsidR="004E5A6F" w:rsidRPr="00620076" w:rsidRDefault="004E5A6F" w:rsidP="004E5A6F">
      <w:pPr>
        <w:autoSpaceDE w:val="0"/>
        <w:spacing w:line="276" w:lineRule="auto"/>
        <w:rPr>
          <w:b/>
          <w:color w:val="000000"/>
          <w:sz w:val="20"/>
          <w:szCs w:val="20"/>
        </w:rPr>
      </w:pPr>
      <w:r w:rsidRPr="00620076">
        <w:rPr>
          <w:b/>
          <w:color w:val="000000"/>
          <w:sz w:val="20"/>
          <w:szCs w:val="20"/>
        </w:rPr>
        <w:t>PERNYATAAN PENULIS</w:t>
      </w:r>
    </w:p>
    <w:p w14:paraId="7AB3582C" w14:textId="77777777" w:rsidR="004E5A6F" w:rsidRPr="00620076" w:rsidRDefault="004E5A6F" w:rsidP="004E5A6F">
      <w:pPr>
        <w:autoSpaceDE w:val="0"/>
        <w:spacing w:before="120" w:line="276" w:lineRule="auto"/>
        <w:rPr>
          <w:b/>
          <w:color w:val="000000"/>
          <w:sz w:val="20"/>
          <w:szCs w:val="20"/>
        </w:rPr>
      </w:pPr>
      <w:r w:rsidRPr="00620076">
        <w:rPr>
          <w:b/>
          <w:color w:val="000000"/>
          <w:sz w:val="20"/>
          <w:szCs w:val="20"/>
        </w:rPr>
        <w:t>Pendanaan</w:t>
      </w:r>
    </w:p>
    <w:p w14:paraId="4D4A78BC" w14:textId="77777777" w:rsidR="004E5A6F" w:rsidRPr="00620076" w:rsidRDefault="004E5A6F" w:rsidP="004E5A6F">
      <w:pPr>
        <w:autoSpaceDE w:val="0"/>
        <w:spacing w:line="276" w:lineRule="auto"/>
        <w:ind w:firstLine="720"/>
        <w:rPr>
          <w:color w:val="000000"/>
          <w:sz w:val="20"/>
          <w:szCs w:val="20"/>
        </w:rPr>
      </w:pPr>
      <w:r w:rsidRPr="00620076">
        <w:rPr>
          <w:color w:val="000000"/>
          <w:sz w:val="20"/>
          <w:szCs w:val="20"/>
        </w:rPr>
        <w:t>Penelitian ini dibiayai secara mandiri oleh penulis.</w:t>
      </w:r>
    </w:p>
    <w:p w14:paraId="3D069BBD" w14:textId="77777777" w:rsidR="004E5A6F" w:rsidRPr="00620076" w:rsidRDefault="004E5A6F" w:rsidP="004E5A6F">
      <w:pPr>
        <w:autoSpaceDE w:val="0"/>
        <w:spacing w:before="120" w:line="276" w:lineRule="auto"/>
        <w:rPr>
          <w:b/>
          <w:color w:val="000000"/>
          <w:sz w:val="20"/>
          <w:szCs w:val="20"/>
        </w:rPr>
      </w:pPr>
      <w:r w:rsidRPr="00620076">
        <w:rPr>
          <w:b/>
          <w:color w:val="000000"/>
          <w:sz w:val="20"/>
          <w:szCs w:val="20"/>
        </w:rPr>
        <w:t>Kontribusi Penulis</w:t>
      </w:r>
    </w:p>
    <w:p w14:paraId="41917A86" w14:textId="1BC0910D" w:rsidR="004E5A6F" w:rsidRPr="00620076" w:rsidRDefault="004E5A6F" w:rsidP="004E5A6F">
      <w:pPr>
        <w:autoSpaceDE w:val="0"/>
        <w:spacing w:line="276" w:lineRule="auto"/>
        <w:ind w:firstLine="720"/>
        <w:jc w:val="both"/>
        <w:rPr>
          <w:color w:val="000000"/>
          <w:sz w:val="20"/>
          <w:szCs w:val="20"/>
        </w:rPr>
      </w:pPr>
      <w:r w:rsidRPr="00620076">
        <w:rPr>
          <w:color w:val="000000"/>
          <w:sz w:val="20"/>
          <w:szCs w:val="20"/>
        </w:rPr>
        <w:t xml:space="preserve">Penulis pertama </w:t>
      </w:r>
      <w:r>
        <w:rPr>
          <w:color w:val="000000"/>
          <w:sz w:val="20"/>
          <w:szCs w:val="20"/>
        </w:rPr>
        <w:t xml:space="preserve">merupakan peneliti yang mengumpulkan data dan menyusun laporan penelitian </w:t>
      </w:r>
      <w:r w:rsidRPr="00620076">
        <w:rPr>
          <w:color w:val="000000"/>
          <w:sz w:val="20"/>
          <w:szCs w:val="20"/>
        </w:rPr>
        <w:t xml:space="preserve">dalam bentuk artikel. Penulis kedua dan ketiga sebagai </w:t>
      </w:r>
      <w:r>
        <w:rPr>
          <w:color w:val="000000"/>
          <w:sz w:val="20"/>
          <w:szCs w:val="20"/>
        </w:rPr>
        <w:t xml:space="preserve">supervisor yang memeriksa dan memastikan laporan penelitian disusun secara metodologis dan </w:t>
      </w:r>
      <w:r w:rsidRPr="00620076">
        <w:rPr>
          <w:color w:val="000000"/>
          <w:sz w:val="20"/>
          <w:szCs w:val="20"/>
        </w:rPr>
        <w:t xml:space="preserve">penulisan artikel </w:t>
      </w:r>
      <w:r>
        <w:rPr>
          <w:color w:val="000000"/>
          <w:sz w:val="20"/>
          <w:szCs w:val="20"/>
        </w:rPr>
        <w:t>sesuai dengan gaya selingkung jurnal.</w:t>
      </w:r>
    </w:p>
    <w:p w14:paraId="051650DB" w14:textId="77777777" w:rsidR="004E5A6F" w:rsidRPr="00620076" w:rsidRDefault="004E5A6F" w:rsidP="004E5A6F">
      <w:pPr>
        <w:autoSpaceDE w:val="0"/>
        <w:spacing w:before="120" w:line="276" w:lineRule="auto"/>
        <w:rPr>
          <w:b/>
          <w:color w:val="000000"/>
          <w:sz w:val="20"/>
          <w:szCs w:val="20"/>
        </w:rPr>
      </w:pPr>
      <w:r w:rsidRPr="00620076">
        <w:rPr>
          <w:b/>
          <w:color w:val="000000"/>
          <w:sz w:val="20"/>
          <w:szCs w:val="20"/>
        </w:rPr>
        <w:t>Ketersediaan Data</w:t>
      </w:r>
    </w:p>
    <w:p w14:paraId="4428A3CC" w14:textId="77777777" w:rsidR="004E5A6F" w:rsidRPr="00620076" w:rsidRDefault="004E5A6F" w:rsidP="004E5A6F">
      <w:pPr>
        <w:autoSpaceDE w:val="0"/>
        <w:spacing w:line="276" w:lineRule="auto"/>
        <w:ind w:firstLine="720"/>
        <w:jc w:val="both"/>
        <w:rPr>
          <w:color w:val="000000"/>
          <w:sz w:val="20"/>
          <w:szCs w:val="20"/>
        </w:rPr>
      </w:pPr>
      <w:r w:rsidRPr="00620076">
        <w:rPr>
          <w:color w:val="000000"/>
          <w:sz w:val="20"/>
          <w:szCs w:val="20"/>
        </w:rPr>
        <w:t>Data penelitian tersedia secara lengkap pada penulis korespondensi.</w:t>
      </w:r>
    </w:p>
    <w:p w14:paraId="66209276" w14:textId="77777777" w:rsidR="004E5A6F" w:rsidRPr="00620076" w:rsidRDefault="004E5A6F" w:rsidP="004E5A6F">
      <w:pPr>
        <w:autoSpaceDE w:val="0"/>
        <w:spacing w:before="120" w:line="276" w:lineRule="auto"/>
        <w:rPr>
          <w:b/>
          <w:color w:val="000000"/>
          <w:sz w:val="20"/>
          <w:szCs w:val="20"/>
        </w:rPr>
      </w:pPr>
      <w:r w:rsidRPr="00620076">
        <w:rPr>
          <w:b/>
          <w:color w:val="000000"/>
          <w:sz w:val="20"/>
          <w:szCs w:val="20"/>
        </w:rPr>
        <w:lastRenderedPageBreak/>
        <w:t>Ucapan Terima Kasih</w:t>
      </w:r>
    </w:p>
    <w:p w14:paraId="594A9526" w14:textId="42293247" w:rsidR="004E5A6F" w:rsidRPr="00AA34D0" w:rsidRDefault="004E5A6F" w:rsidP="00AA34D0">
      <w:pPr>
        <w:tabs>
          <w:tab w:val="left" w:pos="3285"/>
        </w:tabs>
        <w:spacing w:line="276" w:lineRule="auto"/>
        <w:jc w:val="both"/>
        <w:rPr>
          <w:color w:val="000000"/>
          <w:sz w:val="20"/>
          <w:szCs w:val="20"/>
        </w:rPr>
      </w:pPr>
      <w:r w:rsidRPr="00620076">
        <w:rPr>
          <w:color w:val="000000"/>
          <w:sz w:val="20"/>
          <w:szCs w:val="20"/>
        </w:rPr>
        <w:t xml:space="preserve">Penulis mengucapkan terima kasih </w:t>
      </w:r>
      <w:r w:rsidR="00AA34D0">
        <w:rPr>
          <w:color w:val="000000"/>
          <w:sz w:val="20"/>
          <w:szCs w:val="20"/>
        </w:rPr>
        <w:t xml:space="preserve">kepada Kepala </w:t>
      </w:r>
      <w:r w:rsidR="00AA34D0" w:rsidRPr="00AA34D0">
        <w:rPr>
          <w:color w:val="000000"/>
          <w:sz w:val="20"/>
          <w:szCs w:val="20"/>
        </w:rPr>
        <w:t xml:space="preserve">UPT SPF SD </w:t>
      </w:r>
      <w:proofErr w:type="spellStart"/>
      <w:r w:rsidR="00AA34D0" w:rsidRPr="00AA34D0">
        <w:rPr>
          <w:color w:val="000000"/>
          <w:sz w:val="20"/>
          <w:szCs w:val="20"/>
        </w:rPr>
        <w:t>Inpres</w:t>
      </w:r>
      <w:proofErr w:type="spellEnd"/>
      <w:r w:rsidR="00AA34D0" w:rsidRPr="00AA34D0">
        <w:rPr>
          <w:color w:val="000000"/>
          <w:sz w:val="20"/>
          <w:szCs w:val="20"/>
        </w:rPr>
        <w:t xml:space="preserve"> Layang Tua II Kota Makassar</w:t>
      </w:r>
      <w:r w:rsidR="00AA34D0">
        <w:rPr>
          <w:color w:val="000000"/>
          <w:sz w:val="20"/>
          <w:szCs w:val="20"/>
        </w:rPr>
        <w:t xml:space="preserve"> yang mengizinkan penulis untuk mengumpulkan data di sekolah yang dipimpinnya. Begitu pula kepada seluruh responden penelitian ini yang bersedia memberikan data yang dibutuhkan dan mengisi kuesioner yang dibagikan</w:t>
      </w:r>
      <w:r w:rsidRPr="00620076">
        <w:rPr>
          <w:bCs/>
          <w:color w:val="000000"/>
          <w:sz w:val="20"/>
          <w:szCs w:val="20"/>
        </w:rPr>
        <w:t>.</w:t>
      </w:r>
    </w:p>
    <w:p w14:paraId="1592492D" w14:textId="26F327CC" w:rsidR="00C050EA" w:rsidRDefault="00C050EA" w:rsidP="00740D76">
      <w:pPr>
        <w:tabs>
          <w:tab w:val="left" w:pos="3285"/>
        </w:tabs>
        <w:jc w:val="both"/>
        <w:rPr>
          <w:lang w:val="en-ID"/>
        </w:rPr>
      </w:pPr>
      <w:r>
        <w:rPr>
          <w:lang w:val="en-ID"/>
        </w:rPr>
        <w:tab/>
      </w:r>
    </w:p>
    <w:p w14:paraId="280DFF5E" w14:textId="3DCE5CB4" w:rsidR="00C050EA" w:rsidRDefault="00C050EA" w:rsidP="007A2F46">
      <w:pPr>
        <w:pStyle w:val="BodyText"/>
        <w:spacing w:after="0" w:line="276" w:lineRule="auto"/>
        <w:jc w:val="both"/>
        <w:rPr>
          <w:b/>
          <w:caps/>
        </w:rPr>
      </w:pPr>
      <w:r>
        <w:rPr>
          <w:b/>
          <w:caps/>
        </w:rPr>
        <w:t>DAFTAR RUJUKa</w:t>
      </w:r>
      <w:r w:rsidR="007F69BB">
        <w:rPr>
          <w:b/>
          <w:caps/>
        </w:rPr>
        <w:t>N</w:t>
      </w:r>
    </w:p>
    <w:p w14:paraId="52D15B7F" w14:textId="77777777" w:rsidR="0066777A" w:rsidRDefault="0066777A" w:rsidP="00B1665A">
      <w:pPr>
        <w:widowControl w:val="0"/>
        <w:autoSpaceDE w:val="0"/>
        <w:autoSpaceDN w:val="0"/>
        <w:adjustRightInd w:val="0"/>
        <w:ind w:left="480" w:hanging="480"/>
        <w:rPr>
          <w:b/>
        </w:rPr>
      </w:pPr>
    </w:p>
    <w:p w14:paraId="62BD1589" w14:textId="2B51F48D" w:rsidR="000B5145" w:rsidRPr="000B5145" w:rsidRDefault="00C050EA" w:rsidP="000B514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0B5145" w:rsidRPr="000B5145">
        <w:rPr>
          <w:noProof/>
        </w:rPr>
        <w:t xml:space="preserve">Afriani, Ema Dian, Siti Masfuah, </w:t>
      </w:r>
      <w:r w:rsidR="00ED6678">
        <w:rPr>
          <w:noProof/>
        </w:rPr>
        <w:t>dan</w:t>
      </w:r>
      <w:r w:rsidR="000B5145" w:rsidRPr="000B5145">
        <w:rPr>
          <w:noProof/>
        </w:rPr>
        <w:t xml:space="preserve"> Mila Roysa. 2021. “Analisis Minat Baca Siswa Kelas V Sekolah Dasar </w:t>
      </w:r>
      <w:r w:rsidR="00ED6678">
        <w:rPr>
          <w:noProof/>
        </w:rPr>
        <w:t>d</w:t>
      </w:r>
      <w:r w:rsidR="000B5145" w:rsidRPr="000B5145">
        <w:rPr>
          <w:noProof/>
        </w:rPr>
        <w:t xml:space="preserve">alam Pembelajaran Daring.” </w:t>
      </w:r>
      <w:r w:rsidR="000B5145" w:rsidRPr="000B5145">
        <w:rPr>
          <w:i/>
          <w:iCs/>
          <w:noProof/>
        </w:rPr>
        <w:t>Jurnal Prasasti Ilmu</w:t>
      </w:r>
      <w:r w:rsidR="000B5145" w:rsidRPr="000B5145">
        <w:rPr>
          <w:noProof/>
        </w:rPr>
        <w:t xml:space="preserve"> 1 (3): 21–27. https://doi.org/10.24176/jpi.v1i3.6648.</w:t>
      </w:r>
    </w:p>
    <w:p w14:paraId="0AF017BE" w14:textId="4ED9D3B0" w:rsidR="000B5145" w:rsidRPr="000B5145" w:rsidRDefault="000B5145" w:rsidP="000B5145">
      <w:pPr>
        <w:widowControl w:val="0"/>
        <w:autoSpaceDE w:val="0"/>
        <w:autoSpaceDN w:val="0"/>
        <w:adjustRightInd w:val="0"/>
        <w:ind w:left="480" w:hanging="480"/>
        <w:rPr>
          <w:noProof/>
        </w:rPr>
      </w:pPr>
      <w:r w:rsidRPr="000B5145">
        <w:rPr>
          <w:noProof/>
        </w:rPr>
        <w:t xml:space="preserve">Ahyar, Ahmad Miftahul, </w:t>
      </w:r>
      <w:r w:rsidR="00ED6678">
        <w:rPr>
          <w:noProof/>
        </w:rPr>
        <w:t>dan</w:t>
      </w:r>
      <w:r w:rsidRPr="000B5145">
        <w:rPr>
          <w:noProof/>
        </w:rPr>
        <w:t xml:space="preserve"> Erna Zumrotun. 2023. “Upaya Meningkatkan Budaya Literasi </w:t>
      </w:r>
      <w:r w:rsidR="00ED6678">
        <w:rPr>
          <w:noProof/>
        </w:rPr>
        <w:t>d</w:t>
      </w:r>
      <w:r w:rsidRPr="000B5145">
        <w:rPr>
          <w:noProof/>
        </w:rPr>
        <w:t xml:space="preserve">i Sekola Dasar Melalui Implementasi Progam Kampus Mengajar.” </w:t>
      </w:r>
      <w:r w:rsidRPr="000B5145">
        <w:rPr>
          <w:i/>
          <w:iCs/>
          <w:noProof/>
        </w:rPr>
        <w:t>Attadrib: Jurnal Pendidikan Guru Madrasah Ibtidaiyah</w:t>
      </w:r>
      <w:r w:rsidRPr="000B5145">
        <w:rPr>
          <w:noProof/>
        </w:rPr>
        <w:t xml:space="preserve"> 6 (2): 291–301. https://doi.org/10.54069/attadrib.v6i2.586.</w:t>
      </w:r>
    </w:p>
    <w:p w14:paraId="37CB87E0" w14:textId="77777777" w:rsidR="000B5145" w:rsidRPr="000B5145" w:rsidRDefault="000B5145" w:rsidP="000B5145">
      <w:pPr>
        <w:widowControl w:val="0"/>
        <w:autoSpaceDE w:val="0"/>
        <w:autoSpaceDN w:val="0"/>
        <w:adjustRightInd w:val="0"/>
        <w:ind w:left="480" w:hanging="480"/>
        <w:rPr>
          <w:noProof/>
        </w:rPr>
      </w:pPr>
      <w:r w:rsidRPr="000B5145">
        <w:rPr>
          <w:noProof/>
        </w:rPr>
        <w:t xml:space="preserve">Arikunto, Suharsimi. 2014. </w:t>
      </w:r>
      <w:r w:rsidRPr="000B5145">
        <w:rPr>
          <w:i/>
          <w:iCs/>
          <w:noProof/>
        </w:rPr>
        <w:t>Prosedur Penelitian: Suatu Pendekatan Praktik</w:t>
      </w:r>
      <w:r w:rsidRPr="000B5145">
        <w:rPr>
          <w:noProof/>
        </w:rPr>
        <w:t>. Jakarta: Rineka Cipta.</w:t>
      </w:r>
    </w:p>
    <w:p w14:paraId="16286A87" w14:textId="780E1953" w:rsidR="000B5145" w:rsidRPr="000B5145" w:rsidRDefault="000B5145" w:rsidP="000B5145">
      <w:pPr>
        <w:widowControl w:val="0"/>
        <w:autoSpaceDE w:val="0"/>
        <w:autoSpaceDN w:val="0"/>
        <w:adjustRightInd w:val="0"/>
        <w:ind w:left="480" w:hanging="480"/>
        <w:rPr>
          <w:noProof/>
        </w:rPr>
      </w:pPr>
      <w:r w:rsidRPr="000B5145">
        <w:rPr>
          <w:noProof/>
        </w:rPr>
        <w:t xml:space="preserve">Aswat, Hijrawatil, G Nurmaya, </w:t>
      </w:r>
      <w:r w:rsidR="00ED6678">
        <w:rPr>
          <w:noProof/>
        </w:rPr>
        <w:t>dan</w:t>
      </w:r>
      <w:r w:rsidRPr="000B5145">
        <w:rPr>
          <w:noProof/>
        </w:rPr>
        <w:t xml:space="preserve"> Andi Lely. 2020. “Analisis Gerakan Literasi Pojok Baca Kelas </w:t>
      </w:r>
      <w:r w:rsidR="00ED6678">
        <w:rPr>
          <w:noProof/>
        </w:rPr>
        <w:t>t</w:t>
      </w:r>
      <w:r w:rsidRPr="000B5145">
        <w:rPr>
          <w:noProof/>
        </w:rPr>
        <w:t xml:space="preserve">erhadap Eksistensi Dayabaca Anak </w:t>
      </w:r>
      <w:r w:rsidR="00ED6678">
        <w:rPr>
          <w:noProof/>
        </w:rPr>
        <w:t>d</w:t>
      </w:r>
      <w:r w:rsidRPr="000B5145">
        <w:rPr>
          <w:noProof/>
        </w:rPr>
        <w:t xml:space="preserve">i Sekolah Dasar.” </w:t>
      </w:r>
      <w:r w:rsidRPr="000B5145">
        <w:rPr>
          <w:i/>
          <w:iCs/>
          <w:noProof/>
        </w:rPr>
        <w:t>Jurnal Basicedu</w:t>
      </w:r>
      <w:r w:rsidRPr="000B5145">
        <w:rPr>
          <w:noProof/>
        </w:rPr>
        <w:t xml:space="preserve"> 4 (1): 70–78. https://doi.org/10.31004/basicedu.v4i1.302.</w:t>
      </w:r>
    </w:p>
    <w:p w14:paraId="278B81D4" w14:textId="0BA76722" w:rsidR="000B5145" w:rsidRPr="000B5145" w:rsidRDefault="000B5145" w:rsidP="000B5145">
      <w:pPr>
        <w:widowControl w:val="0"/>
        <w:autoSpaceDE w:val="0"/>
        <w:autoSpaceDN w:val="0"/>
        <w:adjustRightInd w:val="0"/>
        <w:ind w:left="480" w:hanging="480"/>
        <w:rPr>
          <w:noProof/>
        </w:rPr>
      </w:pPr>
      <w:r w:rsidRPr="000B5145">
        <w:rPr>
          <w:noProof/>
        </w:rPr>
        <w:t xml:space="preserve">Banowati, Eka Nanda, Mudrikatunnisa Mudrikatunnisa, Alvita Rizki Maula, </w:t>
      </w:r>
      <w:r w:rsidR="00ED6678">
        <w:rPr>
          <w:noProof/>
        </w:rPr>
        <w:t>dan</w:t>
      </w:r>
      <w:r w:rsidRPr="000B5145">
        <w:rPr>
          <w:noProof/>
        </w:rPr>
        <w:t xml:space="preserve"> Nur Fajrie. 2023. “Faktor-</w:t>
      </w:r>
      <w:r w:rsidR="00ED6678">
        <w:rPr>
          <w:noProof/>
        </w:rPr>
        <w:t>f</w:t>
      </w:r>
      <w:r w:rsidRPr="000B5145">
        <w:rPr>
          <w:noProof/>
        </w:rPr>
        <w:t xml:space="preserve">aktor </w:t>
      </w:r>
      <w:r w:rsidR="00ED6678">
        <w:rPr>
          <w:noProof/>
        </w:rPr>
        <w:t>y</w:t>
      </w:r>
      <w:r w:rsidRPr="000B5145">
        <w:rPr>
          <w:noProof/>
        </w:rPr>
        <w:t xml:space="preserve">ang Mempengaruhi Minat Baca Siswa Kelas II </w:t>
      </w:r>
      <w:r w:rsidR="00ED6678">
        <w:rPr>
          <w:noProof/>
        </w:rPr>
        <w:t>d</w:t>
      </w:r>
      <w:r w:rsidRPr="000B5145">
        <w:rPr>
          <w:noProof/>
        </w:rPr>
        <w:t xml:space="preserve">i SDN 2 Kedungsarimulyo.” </w:t>
      </w:r>
      <w:r w:rsidRPr="000B5145">
        <w:rPr>
          <w:i/>
          <w:iCs/>
          <w:noProof/>
        </w:rPr>
        <w:t>ALFIHRIS: Jurnal Inspirasi Pendidikan</w:t>
      </w:r>
      <w:r w:rsidRPr="000B5145">
        <w:rPr>
          <w:noProof/>
        </w:rPr>
        <w:t xml:space="preserve"> 1 (4): 116–27. https://ejurnalqarnain.stisnq.ac.id/index.php/ALFIHRIS/article/view/448.</w:t>
      </w:r>
    </w:p>
    <w:p w14:paraId="2E00721E" w14:textId="77777777" w:rsidR="000B5145" w:rsidRPr="000B5145" w:rsidRDefault="000B5145" w:rsidP="000B5145">
      <w:pPr>
        <w:widowControl w:val="0"/>
        <w:autoSpaceDE w:val="0"/>
        <w:autoSpaceDN w:val="0"/>
        <w:adjustRightInd w:val="0"/>
        <w:ind w:left="480" w:hanging="480"/>
        <w:rPr>
          <w:noProof/>
        </w:rPr>
      </w:pPr>
      <w:r w:rsidRPr="000B5145">
        <w:rPr>
          <w:noProof/>
        </w:rPr>
        <w:t xml:space="preserve">Chen, Lin Ching, Tsai-Wei Huang, and Yaw-Huei Chen. 2017. “The Effects of Inquiry-Based Information Literacy Instruction on Memory and Comprehension: A Longitudinal Study.” </w:t>
      </w:r>
      <w:r w:rsidRPr="000B5145">
        <w:rPr>
          <w:i/>
          <w:iCs/>
          <w:noProof/>
        </w:rPr>
        <w:t>Library &amp; Information Science Research</w:t>
      </w:r>
      <w:r w:rsidRPr="000B5145">
        <w:rPr>
          <w:noProof/>
        </w:rPr>
        <w:t xml:space="preserve"> 39 (4): 256–66. https://doi.org/10.1016/j.lisr.2017.11.003.</w:t>
      </w:r>
    </w:p>
    <w:p w14:paraId="6226A30B" w14:textId="77777777" w:rsidR="000B5145" w:rsidRPr="000B5145" w:rsidRDefault="000B5145" w:rsidP="000B5145">
      <w:pPr>
        <w:widowControl w:val="0"/>
        <w:autoSpaceDE w:val="0"/>
        <w:autoSpaceDN w:val="0"/>
        <w:adjustRightInd w:val="0"/>
        <w:ind w:left="480" w:hanging="480"/>
        <w:rPr>
          <w:noProof/>
        </w:rPr>
      </w:pPr>
      <w:r w:rsidRPr="000B5145">
        <w:rPr>
          <w:noProof/>
        </w:rPr>
        <w:t xml:space="preserve">Darmadi, Darmadi. 2016. </w:t>
      </w:r>
      <w:r w:rsidRPr="000B5145">
        <w:rPr>
          <w:i/>
          <w:iCs/>
          <w:noProof/>
        </w:rPr>
        <w:t>MEMBACA, YUUUK.....! “Strategi Menumbuhkan Minat Baca Pada Anak Sejak Usia Dini.”</w:t>
      </w:r>
      <w:r w:rsidRPr="000B5145">
        <w:rPr>
          <w:noProof/>
        </w:rPr>
        <w:t xml:space="preserve"> Jakarta: Guepedia.</w:t>
      </w:r>
    </w:p>
    <w:p w14:paraId="7F49B509" w14:textId="77777777" w:rsidR="000B5145" w:rsidRPr="000B5145" w:rsidRDefault="000B5145" w:rsidP="000B5145">
      <w:pPr>
        <w:widowControl w:val="0"/>
        <w:autoSpaceDE w:val="0"/>
        <w:autoSpaceDN w:val="0"/>
        <w:adjustRightInd w:val="0"/>
        <w:ind w:left="480" w:hanging="480"/>
        <w:rPr>
          <w:noProof/>
        </w:rPr>
      </w:pPr>
      <w:r w:rsidRPr="000B5145">
        <w:rPr>
          <w:noProof/>
        </w:rPr>
        <w:t xml:space="preserve">Elendiana, Magdalena. 2020. “Upaya Meningkatkan Minat Baca Siswa Sekolah Dasar.” </w:t>
      </w:r>
      <w:r w:rsidRPr="000B5145">
        <w:rPr>
          <w:i/>
          <w:iCs/>
          <w:noProof/>
        </w:rPr>
        <w:t>Jurnal Pendidikan Dan Konseling (JPDK)</w:t>
      </w:r>
      <w:r w:rsidRPr="000B5145">
        <w:rPr>
          <w:noProof/>
        </w:rPr>
        <w:t xml:space="preserve"> 2 (1): 54–60. https://journal.universitaspahlawan.ac.id/index.php/jpdk/article/view/572.</w:t>
      </w:r>
    </w:p>
    <w:p w14:paraId="49B30485" w14:textId="638A0534" w:rsidR="000B5145" w:rsidRPr="000B5145" w:rsidRDefault="000B5145" w:rsidP="000B5145">
      <w:pPr>
        <w:widowControl w:val="0"/>
        <w:autoSpaceDE w:val="0"/>
        <w:autoSpaceDN w:val="0"/>
        <w:adjustRightInd w:val="0"/>
        <w:ind w:left="480" w:hanging="480"/>
        <w:rPr>
          <w:noProof/>
        </w:rPr>
      </w:pPr>
      <w:r w:rsidRPr="000B5145">
        <w:rPr>
          <w:noProof/>
        </w:rPr>
        <w:t xml:space="preserve">Faradina, Nindya. 2017. “Pengaruh Program Gerakan Literasi Sekolah </w:t>
      </w:r>
      <w:r w:rsidR="00ED6678">
        <w:rPr>
          <w:noProof/>
        </w:rPr>
        <w:t>t</w:t>
      </w:r>
      <w:r w:rsidRPr="000B5145">
        <w:rPr>
          <w:noProof/>
        </w:rPr>
        <w:t xml:space="preserve">erhadap Minat Baca Siswa </w:t>
      </w:r>
      <w:r w:rsidR="00ED6678">
        <w:rPr>
          <w:noProof/>
        </w:rPr>
        <w:t>d</w:t>
      </w:r>
      <w:r w:rsidRPr="000B5145">
        <w:rPr>
          <w:noProof/>
        </w:rPr>
        <w:t xml:space="preserve">i SD Islam Terpadu Muhammadiyah An-Najah Jatinom Klaten.” </w:t>
      </w:r>
      <w:r w:rsidRPr="000B5145">
        <w:rPr>
          <w:i/>
          <w:iCs/>
          <w:noProof/>
        </w:rPr>
        <w:t>Hanata Widya</w:t>
      </w:r>
      <w:r w:rsidRPr="000B5145">
        <w:rPr>
          <w:noProof/>
        </w:rPr>
        <w:t xml:space="preserve"> 6 (8): 60–69. https://journal.student.uny.ac.id/index.php/fipmp/article/view/9280.</w:t>
      </w:r>
    </w:p>
    <w:p w14:paraId="73C12BAB" w14:textId="1B1A8FA0" w:rsidR="000B5145" w:rsidRPr="000B5145" w:rsidRDefault="000B5145" w:rsidP="000B5145">
      <w:pPr>
        <w:widowControl w:val="0"/>
        <w:autoSpaceDE w:val="0"/>
        <w:autoSpaceDN w:val="0"/>
        <w:adjustRightInd w:val="0"/>
        <w:ind w:left="480" w:hanging="480"/>
        <w:rPr>
          <w:noProof/>
        </w:rPr>
      </w:pPr>
      <w:r w:rsidRPr="000B5145">
        <w:rPr>
          <w:noProof/>
        </w:rPr>
        <w:t xml:space="preserve">Fauzi, Fauzi. 2018. “Karakteristik Kesulitan Belajar Membaca </w:t>
      </w:r>
      <w:r w:rsidR="0008509F">
        <w:rPr>
          <w:noProof/>
        </w:rPr>
        <w:t>p</w:t>
      </w:r>
      <w:r w:rsidRPr="000B5145">
        <w:rPr>
          <w:noProof/>
        </w:rPr>
        <w:t xml:space="preserve">ada Siswa Kelas Rendah Sekolah Dasar.” </w:t>
      </w:r>
      <w:r w:rsidRPr="000B5145">
        <w:rPr>
          <w:i/>
          <w:iCs/>
          <w:noProof/>
        </w:rPr>
        <w:t>Perspektif Ilmu Pendidikan</w:t>
      </w:r>
      <w:r w:rsidRPr="000B5145">
        <w:rPr>
          <w:noProof/>
        </w:rPr>
        <w:t xml:space="preserve"> 32 (2): 95–105. https://doi.org/10.21009/PIP.322.2.</w:t>
      </w:r>
    </w:p>
    <w:p w14:paraId="54B538A7" w14:textId="7EA995C5" w:rsidR="000B5145" w:rsidRPr="000B5145" w:rsidRDefault="000B5145" w:rsidP="000B5145">
      <w:pPr>
        <w:widowControl w:val="0"/>
        <w:autoSpaceDE w:val="0"/>
        <w:autoSpaceDN w:val="0"/>
        <w:adjustRightInd w:val="0"/>
        <w:ind w:left="480" w:hanging="480"/>
        <w:rPr>
          <w:noProof/>
        </w:rPr>
      </w:pPr>
      <w:r w:rsidRPr="000B5145">
        <w:rPr>
          <w:noProof/>
        </w:rPr>
        <w:t xml:space="preserve">Firdaus, Wildani, Winda Badiatul Jamila, Adiba Maulidiyah, </w:t>
      </w:r>
      <w:r w:rsidR="0008509F">
        <w:rPr>
          <w:noProof/>
        </w:rPr>
        <w:t>dan</w:t>
      </w:r>
      <w:r w:rsidRPr="000B5145">
        <w:rPr>
          <w:noProof/>
        </w:rPr>
        <w:t xml:space="preserve"> Nazahah Ulin Nuha. 2022. “Meningkatkan Minat Baca </w:t>
      </w:r>
      <w:r w:rsidR="0008509F">
        <w:rPr>
          <w:noProof/>
        </w:rPr>
        <w:t>p</w:t>
      </w:r>
      <w:r w:rsidRPr="000B5145">
        <w:rPr>
          <w:noProof/>
        </w:rPr>
        <w:t xml:space="preserve">ada Anak Usia Sekolah Melalui Gerakan Literasi Rumah Baca </w:t>
      </w:r>
      <w:r w:rsidR="0008509F">
        <w:rPr>
          <w:noProof/>
        </w:rPr>
        <w:t>d</w:t>
      </w:r>
      <w:r w:rsidRPr="000B5145">
        <w:rPr>
          <w:noProof/>
        </w:rPr>
        <w:t xml:space="preserve">i Dusun Sentono.” </w:t>
      </w:r>
      <w:r w:rsidRPr="000B5145">
        <w:rPr>
          <w:i/>
          <w:iCs/>
          <w:noProof/>
        </w:rPr>
        <w:t>DEVELOPMENT: Journal of Community Engagement</w:t>
      </w:r>
      <w:r w:rsidRPr="000B5145">
        <w:rPr>
          <w:noProof/>
        </w:rPr>
        <w:t xml:space="preserve"> 1 (1): 13–26. https://doi.org/10.46773/djce.v1i1.273.</w:t>
      </w:r>
    </w:p>
    <w:p w14:paraId="474B507C" w14:textId="7B45137C" w:rsidR="000B5145" w:rsidRPr="000B5145" w:rsidRDefault="000B5145" w:rsidP="000B5145">
      <w:pPr>
        <w:widowControl w:val="0"/>
        <w:autoSpaceDE w:val="0"/>
        <w:autoSpaceDN w:val="0"/>
        <w:adjustRightInd w:val="0"/>
        <w:ind w:left="480" w:hanging="480"/>
        <w:rPr>
          <w:noProof/>
        </w:rPr>
      </w:pPr>
      <w:r w:rsidRPr="000B5145">
        <w:rPr>
          <w:noProof/>
        </w:rPr>
        <w:t xml:space="preserve">Kanusta, Maria, Pieter Sahertian, </w:t>
      </w:r>
      <w:r w:rsidR="0008509F">
        <w:rPr>
          <w:noProof/>
        </w:rPr>
        <w:t>dan</w:t>
      </w:r>
      <w:r w:rsidRPr="000B5145">
        <w:rPr>
          <w:noProof/>
        </w:rPr>
        <w:t xml:space="preserve"> Joice Soraya. 2021. “Implementasi Gerakan Literasi Minat Baca </w:t>
      </w:r>
      <w:r w:rsidR="0008509F">
        <w:rPr>
          <w:noProof/>
        </w:rPr>
        <w:t>d</w:t>
      </w:r>
      <w:r w:rsidRPr="000B5145">
        <w:rPr>
          <w:noProof/>
        </w:rPr>
        <w:t xml:space="preserve">an Hasil Belajar.” </w:t>
      </w:r>
      <w:r w:rsidRPr="000B5145">
        <w:rPr>
          <w:i/>
          <w:iCs/>
          <w:noProof/>
        </w:rPr>
        <w:t xml:space="preserve">Jurnal Penelitian </w:t>
      </w:r>
      <w:r w:rsidR="0008509F">
        <w:rPr>
          <w:i/>
          <w:iCs/>
          <w:noProof/>
        </w:rPr>
        <w:t>d</w:t>
      </w:r>
      <w:r w:rsidRPr="000B5145">
        <w:rPr>
          <w:i/>
          <w:iCs/>
          <w:noProof/>
        </w:rPr>
        <w:t>an Pendidikan IPS</w:t>
      </w:r>
      <w:r w:rsidRPr="000B5145">
        <w:rPr>
          <w:noProof/>
        </w:rPr>
        <w:t xml:space="preserve"> 15 (2): 152–56. https://ejournal.unikama.ac.id/index.php/JPPI/article/view/5678.</w:t>
      </w:r>
    </w:p>
    <w:p w14:paraId="2F5B7B84" w14:textId="132AC526" w:rsidR="000B5145" w:rsidRPr="000B5145" w:rsidRDefault="000B5145" w:rsidP="000B5145">
      <w:pPr>
        <w:widowControl w:val="0"/>
        <w:autoSpaceDE w:val="0"/>
        <w:autoSpaceDN w:val="0"/>
        <w:adjustRightInd w:val="0"/>
        <w:ind w:left="480" w:hanging="480"/>
        <w:rPr>
          <w:noProof/>
        </w:rPr>
      </w:pPr>
      <w:r w:rsidRPr="000B5145">
        <w:rPr>
          <w:noProof/>
        </w:rPr>
        <w:t xml:space="preserve">Khofifah, Siti, </w:t>
      </w:r>
      <w:r w:rsidR="0008509F">
        <w:rPr>
          <w:noProof/>
        </w:rPr>
        <w:t>dan</w:t>
      </w:r>
      <w:r w:rsidRPr="000B5145">
        <w:rPr>
          <w:noProof/>
        </w:rPr>
        <w:t xml:space="preserve"> Zaka Hadikusuma Ramadan. 2021. “Literacy Conditions of Reading, Writing and Calculating for Elementary School Students.” </w:t>
      </w:r>
      <w:r w:rsidRPr="000B5145">
        <w:rPr>
          <w:i/>
          <w:iCs/>
          <w:noProof/>
        </w:rPr>
        <w:t xml:space="preserve">Journal of Education </w:t>
      </w:r>
      <w:r w:rsidRPr="000B5145">
        <w:rPr>
          <w:i/>
          <w:iCs/>
          <w:noProof/>
        </w:rPr>
        <w:lastRenderedPageBreak/>
        <w:t>Research and Evaluation</w:t>
      </w:r>
      <w:r w:rsidRPr="000B5145">
        <w:rPr>
          <w:noProof/>
        </w:rPr>
        <w:t xml:space="preserve"> 5 (3): 342–49. https://doi.org/10.23887/jere.v5i3.37429.</w:t>
      </w:r>
    </w:p>
    <w:p w14:paraId="639E41F4" w14:textId="7AA1A2E5" w:rsidR="000B5145" w:rsidRPr="000B5145" w:rsidRDefault="000B5145" w:rsidP="000B5145">
      <w:pPr>
        <w:widowControl w:val="0"/>
        <w:autoSpaceDE w:val="0"/>
        <w:autoSpaceDN w:val="0"/>
        <w:adjustRightInd w:val="0"/>
        <w:ind w:left="480" w:hanging="480"/>
        <w:rPr>
          <w:noProof/>
        </w:rPr>
      </w:pPr>
      <w:r w:rsidRPr="000B5145">
        <w:rPr>
          <w:noProof/>
        </w:rPr>
        <w:t xml:space="preserve">Maharinda, Eldy, Putri Racmadayanti, </w:t>
      </w:r>
      <w:r w:rsidR="0008509F">
        <w:rPr>
          <w:noProof/>
        </w:rPr>
        <w:t>dan</w:t>
      </w:r>
      <w:r w:rsidRPr="000B5145">
        <w:rPr>
          <w:noProof/>
        </w:rPr>
        <w:t xml:space="preserve"> Amalia Rahmawati. 2023. “P</w:t>
      </w:r>
      <w:r w:rsidR="00C706D0" w:rsidRPr="000B5145">
        <w:rPr>
          <w:noProof/>
        </w:rPr>
        <w:t xml:space="preserve">engaruh Gerakan Literasi Sekolah </w:t>
      </w:r>
      <w:r w:rsidR="0008509F">
        <w:rPr>
          <w:noProof/>
        </w:rPr>
        <w:t>t</w:t>
      </w:r>
      <w:r w:rsidR="00C706D0" w:rsidRPr="000B5145">
        <w:rPr>
          <w:noProof/>
        </w:rPr>
        <w:t xml:space="preserve">erhadap Minat Baca </w:t>
      </w:r>
      <w:r w:rsidR="00C706D0">
        <w:rPr>
          <w:noProof/>
        </w:rPr>
        <w:t>d</w:t>
      </w:r>
      <w:r w:rsidR="00C706D0" w:rsidRPr="000B5145">
        <w:rPr>
          <w:noProof/>
        </w:rPr>
        <w:t xml:space="preserve">an Hasil Belajar Bahasa Indonesia </w:t>
      </w:r>
      <w:r w:rsidR="00C706D0">
        <w:rPr>
          <w:noProof/>
        </w:rPr>
        <w:t>p</w:t>
      </w:r>
      <w:r w:rsidR="00C706D0" w:rsidRPr="000B5145">
        <w:rPr>
          <w:noProof/>
        </w:rPr>
        <w:t>ada Siswa Kelas</w:t>
      </w:r>
      <w:r w:rsidRPr="000B5145">
        <w:rPr>
          <w:noProof/>
        </w:rPr>
        <w:t xml:space="preserve"> III SD </w:t>
      </w:r>
      <w:r w:rsidR="00C706D0" w:rsidRPr="000B5145">
        <w:rPr>
          <w:noProof/>
        </w:rPr>
        <w:t>Negeri Sidokumpul</w:t>
      </w:r>
      <w:r w:rsidRPr="000B5145">
        <w:rPr>
          <w:noProof/>
        </w:rPr>
        <w:t xml:space="preserve">.” </w:t>
      </w:r>
      <w:r w:rsidRPr="000B5145">
        <w:rPr>
          <w:i/>
          <w:iCs/>
          <w:noProof/>
        </w:rPr>
        <w:t xml:space="preserve">ENTINAS: Jurnal Pendidikan </w:t>
      </w:r>
      <w:r w:rsidR="00C706D0">
        <w:rPr>
          <w:i/>
          <w:iCs/>
          <w:noProof/>
        </w:rPr>
        <w:t>d</w:t>
      </w:r>
      <w:r w:rsidRPr="000B5145">
        <w:rPr>
          <w:i/>
          <w:iCs/>
          <w:noProof/>
        </w:rPr>
        <w:t>an Teknologi Pembelajaran</w:t>
      </w:r>
      <w:r w:rsidRPr="000B5145">
        <w:rPr>
          <w:noProof/>
        </w:rPr>
        <w:t xml:space="preserve"> 1 (1): 77–88.</w:t>
      </w:r>
    </w:p>
    <w:p w14:paraId="49552706" w14:textId="77777777" w:rsidR="000B5145" w:rsidRPr="000B5145" w:rsidRDefault="000B5145" w:rsidP="000B5145">
      <w:pPr>
        <w:widowControl w:val="0"/>
        <w:autoSpaceDE w:val="0"/>
        <w:autoSpaceDN w:val="0"/>
        <w:adjustRightInd w:val="0"/>
        <w:ind w:left="480" w:hanging="480"/>
        <w:rPr>
          <w:noProof/>
        </w:rPr>
      </w:pPr>
      <w:r w:rsidRPr="000B5145">
        <w:rPr>
          <w:noProof/>
        </w:rPr>
        <w:t xml:space="preserve">McKeever, Christine, Jessica Bates, and Jacqueline Reilly. 2017. “School Library Staff Perspectives on Teacher Information Literacy and Collaboration.” </w:t>
      </w:r>
      <w:r w:rsidRPr="000B5145">
        <w:rPr>
          <w:i/>
          <w:iCs/>
          <w:noProof/>
        </w:rPr>
        <w:t>Journal of Information Literacy</w:t>
      </w:r>
      <w:r w:rsidRPr="000B5145">
        <w:rPr>
          <w:noProof/>
        </w:rPr>
        <w:t xml:space="preserve"> 11 (2): 51–68. https://doi.org/10.11645/11.2.2187.</w:t>
      </w:r>
    </w:p>
    <w:p w14:paraId="62C6F4E8" w14:textId="73BFCF9F" w:rsidR="000B5145" w:rsidRPr="000B5145" w:rsidRDefault="000B5145" w:rsidP="000B5145">
      <w:pPr>
        <w:widowControl w:val="0"/>
        <w:autoSpaceDE w:val="0"/>
        <w:autoSpaceDN w:val="0"/>
        <w:adjustRightInd w:val="0"/>
        <w:ind w:left="480" w:hanging="480"/>
        <w:rPr>
          <w:noProof/>
        </w:rPr>
      </w:pPr>
      <w:r w:rsidRPr="000B5145">
        <w:rPr>
          <w:noProof/>
        </w:rPr>
        <w:t xml:space="preserve">Mulyo, Teguh. 2017. “Aktualisasi Kurikulum 2013 </w:t>
      </w:r>
      <w:r w:rsidR="0008509F">
        <w:rPr>
          <w:noProof/>
        </w:rPr>
        <w:t>d</w:t>
      </w:r>
      <w:r w:rsidRPr="000B5145">
        <w:rPr>
          <w:noProof/>
        </w:rPr>
        <w:t xml:space="preserve">i Sekolah Dasar Melalui Gerakan Literasi Sekolah </w:t>
      </w:r>
      <w:r w:rsidR="0008509F">
        <w:rPr>
          <w:noProof/>
        </w:rPr>
        <w:t>u</w:t>
      </w:r>
      <w:r w:rsidRPr="000B5145">
        <w:rPr>
          <w:noProof/>
        </w:rPr>
        <w:t xml:space="preserve">ntuk Menyiapkan Generasi Unggul </w:t>
      </w:r>
      <w:r w:rsidR="00C706D0">
        <w:rPr>
          <w:noProof/>
        </w:rPr>
        <w:t>d</w:t>
      </w:r>
      <w:r w:rsidRPr="000B5145">
        <w:rPr>
          <w:noProof/>
        </w:rPr>
        <w:t xml:space="preserve">an Berbudi Pekerti.” </w:t>
      </w:r>
      <w:r w:rsidR="0008509F">
        <w:rPr>
          <w:noProof/>
        </w:rPr>
        <w:t>Dalam</w:t>
      </w:r>
      <w:r w:rsidRPr="000B5145">
        <w:rPr>
          <w:noProof/>
        </w:rPr>
        <w:t xml:space="preserve"> </w:t>
      </w:r>
      <w:r w:rsidRPr="000B5145">
        <w:rPr>
          <w:i/>
          <w:iCs/>
          <w:noProof/>
        </w:rPr>
        <w:t>Prosiding Seminar Nasional</w:t>
      </w:r>
      <w:r w:rsidRPr="000B5145">
        <w:rPr>
          <w:noProof/>
        </w:rPr>
        <w:t>, 22:1–12.</w:t>
      </w:r>
    </w:p>
    <w:p w14:paraId="05AE5F6C" w14:textId="7618196B" w:rsidR="000B5145" w:rsidRPr="000B5145" w:rsidRDefault="000B5145" w:rsidP="000B5145">
      <w:pPr>
        <w:widowControl w:val="0"/>
        <w:autoSpaceDE w:val="0"/>
        <w:autoSpaceDN w:val="0"/>
        <w:adjustRightInd w:val="0"/>
        <w:ind w:left="480" w:hanging="480"/>
        <w:rPr>
          <w:noProof/>
        </w:rPr>
      </w:pPr>
      <w:r w:rsidRPr="000B5145">
        <w:rPr>
          <w:noProof/>
        </w:rPr>
        <w:t xml:space="preserve">Pomerantz, Francesca, </w:t>
      </w:r>
      <w:r w:rsidR="0008509F">
        <w:rPr>
          <w:noProof/>
        </w:rPr>
        <w:t>dan</w:t>
      </w:r>
      <w:r w:rsidRPr="000B5145">
        <w:rPr>
          <w:noProof/>
        </w:rPr>
        <w:t xml:space="preserve"> Cami Condie. 2017. “Building Bridges from Pre-Service Experiences to Elementary Classroom Literacy Teaching: Challenges and Opportunities.” </w:t>
      </w:r>
      <w:r w:rsidRPr="000B5145">
        <w:rPr>
          <w:i/>
          <w:iCs/>
          <w:noProof/>
        </w:rPr>
        <w:t>Teaching and Teacher Education</w:t>
      </w:r>
      <w:r w:rsidRPr="000B5145">
        <w:rPr>
          <w:noProof/>
        </w:rPr>
        <w:t xml:space="preserve"> 64: 211–21. https://doi.org/10.1016/j.tate.2017.02.011.</w:t>
      </w:r>
    </w:p>
    <w:p w14:paraId="0D8F5E5F" w14:textId="74B4955D" w:rsidR="000B5145" w:rsidRPr="000B5145" w:rsidRDefault="000B5145" w:rsidP="000B5145">
      <w:pPr>
        <w:widowControl w:val="0"/>
        <w:autoSpaceDE w:val="0"/>
        <w:autoSpaceDN w:val="0"/>
        <w:adjustRightInd w:val="0"/>
        <w:ind w:left="480" w:hanging="480"/>
        <w:rPr>
          <w:noProof/>
        </w:rPr>
      </w:pPr>
      <w:r w:rsidRPr="000B5145">
        <w:rPr>
          <w:noProof/>
        </w:rPr>
        <w:t xml:space="preserve">Pradana, Fransiska Ayuka Putri. 2020. “Pengaruh Budaya Literasi Sekolah Melalui Pemanfaatan Sudut Baca </w:t>
      </w:r>
      <w:r w:rsidR="0008509F">
        <w:rPr>
          <w:noProof/>
        </w:rPr>
        <w:t>t</w:t>
      </w:r>
      <w:r w:rsidRPr="000B5145">
        <w:rPr>
          <w:noProof/>
        </w:rPr>
        <w:t xml:space="preserve">erhadap Minat Membaca Siswa </w:t>
      </w:r>
      <w:r w:rsidR="0008509F">
        <w:rPr>
          <w:noProof/>
        </w:rPr>
        <w:t>d</w:t>
      </w:r>
      <w:r w:rsidRPr="000B5145">
        <w:rPr>
          <w:noProof/>
        </w:rPr>
        <w:t xml:space="preserve">i Sekolah Dasar.” </w:t>
      </w:r>
      <w:r w:rsidRPr="000B5145">
        <w:rPr>
          <w:i/>
          <w:iCs/>
          <w:noProof/>
        </w:rPr>
        <w:t>Jurnal Pendidikan Dan Konseling (JPDK)</w:t>
      </w:r>
      <w:r w:rsidRPr="000B5145">
        <w:rPr>
          <w:noProof/>
        </w:rPr>
        <w:t xml:space="preserve"> 2 (1): 81–85. https://doi.org/10.31004/jpdk.v2i1.599.</w:t>
      </w:r>
    </w:p>
    <w:p w14:paraId="50241576" w14:textId="4E6DC919" w:rsidR="000B5145" w:rsidRPr="000B5145" w:rsidRDefault="000B5145" w:rsidP="000B5145">
      <w:pPr>
        <w:widowControl w:val="0"/>
        <w:autoSpaceDE w:val="0"/>
        <w:autoSpaceDN w:val="0"/>
        <w:adjustRightInd w:val="0"/>
        <w:ind w:left="480" w:hanging="480"/>
        <w:rPr>
          <w:noProof/>
        </w:rPr>
      </w:pPr>
      <w:r w:rsidRPr="000B5145">
        <w:rPr>
          <w:noProof/>
        </w:rPr>
        <w:t xml:space="preserve">Prasrihamni, Mega, Zulela, </w:t>
      </w:r>
      <w:r w:rsidR="0008509F">
        <w:rPr>
          <w:noProof/>
        </w:rPr>
        <w:t>dan</w:t>
      </w:r>
      <w:r w:rsidRPr="000B5145">
        <w:rPr>
          <w:noProof/>
        </w:rPr>
        <w:t xml:space="preserve"> Edwita. 2022. “</w:t>
      </w:r>
      <w:r w:rsidR="00E82645" w:rsidRPr="000B5145">
        <w:rPr>
          <w:noProof/>
        </w:rPr>
        <w:t xml:space="preserve">Optimalisasi Penerapan Kegiatan Literasi </w:t>
      </w:r>
      <w:r w:rsidR="00E82645">
        <w:rPr>
          <w:noProof/>
        </w:rPr>
        <w:t>d</w:t>
      </w:r>
      <w:r w:rsidR="00E82645" w:rsidRPr="000B5145">
        <w:rPr>
          <w:noProof/>
        </w:rPr>
        <w:t>alam Meningkatkan Minat Baca Siswa Sekolah Dasar</w:t>
      </w:r>
      <w:r w:rsidRPr="000B5145">
        <w:rPr>
          <w:noProof/>
        </w:rPr>
        <w:t xml:space="preserve">.” </w:t>
      </w:r>
      <w:r w:rsidRPr="000B5145">
        <w:rPr>
          <w:i/>
          <w:iCs/>
          <w:noProof/>
        </w:rPr>
        <w:t>Jurnal Cakrawala Pendas</w:t>
      </w:r>
      <w:r w:rsidRPr="000B5145">
        <w:rPr>
          <w:noProof/>
        </w:rPr>
        <w:t xml:space="preserve"> 8 (1): 128–34. https://doi.org/10.31949/jcp.v8i1.1922.</w:t>
      </w:r>
    </w:p>
    <w:p w14:paraId="13583D7E" w14:textId="6603B3C6" w:rsidR="000B5145" w:rsidRPr="000B5145" w:rsidRDefault="000B5145" w:rsidP="000B5145">
      <w:pPr>
        <w:widowControl w:val="0"/>
        <w:autoSpaceDE w:val="0"/>
        <w:autoSpaceDN w:val="0"/>
        <w:adjustRightInd w:val="0"/>
        <w:ind w:left="480" w:hanging="480"/>
        <w:rPr>
          <w:noProof/>
        </w:rPr>
      </w:pPr>
      <w:r w:rsidRPr="000B5145">
        <w:rPr>
          <w:noProof/>
        </w:rPr>
        <w:t xml:space="preserve">Rachman, Bagus Ali, Firyalita Sarah Firdaus, Nurul Lailatul Mufidah, Halimatus Sadiyah, </w:t>
      </w:r>
      <w:r w:rsidR="0008509F">
        <w:rPr>
          <w:noProof/>
        </w:rPr>
        <w:t>dan</w:t>
      </w:r>
      <w:r w:rsidRPr="000B5145">
        <w:rPr>
          <w:noProof/>
        </w:rPr>
        <w:t xml:space="preserve"> Ifit Novita Sari. 2021. “Peningkatan Kemampuan Literasi </w:t>
      </w:r>
      <w:r w:rsidR="00E82645">
        <w:rPr>
          <w:noProof/>
        </w:rPr>
        <w:t>d</w:t>
      </w:r>
      <w:r w:rsidRPr="000B5145">
        <w:rPr>
          <w:noProof/>
        </w:rPr>
        <w:t xml:space="preserve">an Numerasi Peserta Didik Melalui Program Kampus Mengajar Angkatan 2.” </w:t>
      </w:r>
      <w:r w:rsidRPr="000B5145">
        <w:rPr>
          <w:i/>
          <w:iCs/>
          <w:noProof/>
        </w:rPr>
        <w:t>DINAMISIA: Jurnal Pengabdian Kepada Masyarakat</w:t>
      </w:r>
      <w:r w:rsidRPr="000B5145">
        <w:rPr>
          <w:noProof/>
        </w:rPr>
        <w:t xml:space="preserve"> 5 (6): 1535–41. https://doi.org/10.31849/dinamisia.v5i6.8589.</w:t>
      </w:r>
    </w:p>
    <w:p w14:paraId="3B3BB449" w14:textId="26747E01" w:rsidR="000B5145" w:rsidRPr="000B5145" w:rsidRDefault="000B5145" w:rsidP="000B5145">
      <w:pPr>
        <w:widowControl w:val="0"/>
        <w:autoSpaceDE w:val="0"/>
        <w:autoSpaceDN w:val="0"/>
        <w:adjustRightInd w:val="0"/>
        <w:ind w:left="480" w:hanging="480"/>
        <w:rPr>
          <w:noProof/>
        </w:rPr>
      </w:pPr>
      <w:r w:rsidRPr="000B5145">
        <w:rPr>
          <w:noProof/>
        </w:rPr>
        <w:t xml:space="preserve">Rohim, Dhina Cahya, </w:t>
      </w:r>
      <w:r w:rsidR="0008509F">
        <w:rPr>
          <w:noProof/>
        </w:rPr>
        <w:t>dan</w:t>
      </w:r>
      <w:r w:rsidRPr="000B5145">
        <w:rPr>
          <w:noProof/>
        </w:rPr>
        <w:t xml:space="preserve"> Septina Rahmawati. 2020. “Peran Literasi </w:t>
      </w:r>
      <w:r w:rsidR="00E82645">
        <w:rPr>
          <w:noProof/>
        </w:rPr>
        <w:t>d</w:t>
      </w:r>
      <w:r w:rsidRPr="000B5145">
        <w:rPr>
          <w:noProof/>
        </w:rPr>
        <w:t xml:space="preserve">alam Meningkatkan Minat Baca Siswa </w:t>
      </w:r>
      <w:r w:rsidR="0008509F">
        <w:rPr>
          <w:noProof/>
        </w:rPr>
        <w:t>d</w:t>
      </w:r>
      <w:r w:rsidRPr="000B5145">
        <w:rPr>
          <w:noProof/>
        </w:rPr>
        <w:t xml:space="preserve">i Sekolah Dasar.” </w:t>
      </w:r>
      <w:r w:rsidRPr="000B5145">
        <w:rPr>
          <w:i/>
          <w:iCs/>
          <w:noProof/>
        </w:rPr>
        <w:t xml:space="preserve">Jurnal Review Pendidikan Dasar: Jurnal Kajian Pendidikan </w:t>
      </w:r>
      <w:r w:rsidR="0008509F">
        <w:rPr>
          <w:i/>
          <w:iCs/>
          <w:noProof/>
        </w:rPr>
        <w:t>d</w:t>
      </w:r>
      <w:r w:rsidRPr="000B5145">
        <w:rPr>
          <w:i/>
          <w:iCs/>
          <w:noProof/>
        </w:rPr>
        <w:t>an Hasil Penelitian</w:t>
      </w:r>
      <w:r w:rsidRPr="000B5145">
        <w:rPr>
          <w:noProof/>
        </w:rPr>
        <w:t xml:space="preserve"> 6 (3): 230–37. https://doi.org/10.26740/jrpd.v6n3.p230-237.</w:t>
      </w:r>
    </w:p>
    <w:p w14:paraId="7C80201E" w14:textId="0DBE336F" w:rsidR="000B5145" w:rsidRPr="000B5145" w:rsidRDefault="000B5145" w:rsidP="000B5145">
      <w:pPr>
        <w:widowControl w:val="0"/>
        <w:autoSpaceDE w:val="0"/>
        <w:autoSpaceDN w:val="0"/>
        <w:adjustRightInd w:val="0"/>
        <w:ind w:left="480" w:hanging="480"/>
        <w:rPr>
          <w:noProof/>
        </w:rPr>
      </w:pPr>
      <w:r w:rsidRPr="000B5145">
        <w:rPr>
          <w:noProof/>
        </w:rPr>
        <w:t xml:space="preserve">Salma, Aini. 2019. “Analisis Gerakan Literasi Sekolah </w:t>
      </w:r>
      <w:r w:rsidR="0008509F">
        <w:rPr>
          <w:noProof/>
        </w:rPr>
        <w:t>t</w:t>
      </w:r>
      <w:r w:rsidRPr="000B5145">
        <w:rPr>
          <w:noProof/>
        </w:rPr>
        <w:t xml:space="preserve">erhadap Minat Baca Siswa Siswa Sekolah Dasar.” </w:t>
      </w:r>
      <w:r w:rsidRPr="000B5145">
        <w:rPr>
          <w:i/>
          <w:iCs/>
          <w:noProof/>
        </w:rPr>
        <w:t>Mimbar PGSD Undiksha</w:t>
      </w:r>
      <w:r w:rsidRPr="000B5145">
        <w:rPr>
          <w:noProof/>
        </w:rPr>
        <w:t xml:space="preserve"> 7 (2): 122–27. https://doi.org/10.23887/jjpgsd.v7i2.17555.</w:t>
      </w:r>
    </w:p>
    <w:p w14:paraId="5A5D29AA" w14:textId="3EE395D6" w:rsidR="000B5145" w:rsidRPr="000B5145" w:rsidRDefault="000B5145" w:rsidP="000B5145">
      <w:pPr>
        <w:widowControl w:val="0"/>
        <w:autoSpaceDE w:val="0"/>
        <w:autoSpaceDN w:val="0"/>
        <w:adjustRightInd w:val="0"/>
        <w:ind w:left="480" w:hanging="480"/>
        <w:rPr>
          <w:noProof/>
        </w:rPr>
      </w:pPr>
      <w:r w:rsidRPr="000B5145">
        <w:rPr>
          <w:noProof/>
        </w:rPr>
        <w:t xml:space="preserve">Santoso, Ridwan. 2018. “Pengaruh Program Literasi Sekolah </w:t>
      </w:r>
      <w:r w:rsidR="0008509F">
        <w:rPr>
          <w:noProof/>
        </w:rPr>
        <w:t>t</w:t>
      </w:r>
      <w:r w:rsidRPr="000B5145">
        <w:rPr>
          <w:noProof/>
        </w:rPr>
        <w:t xml:space="preserve">erhadap Minat Baca Peserta Didik SMA Negeri 2 Gadingrejo Tahun Pelajaran 2017/2018.” </w:t>
      </w:r>
      <w:r w:rsidRPr="000B5145">
        <w:rPr>
          <w:i/>
          <w:iCs/>
          <w:noProof/>
        </w:rPr>
        <w:t xml:space="preserve">Skripsi. </w:t>
      </w:r>
      <w:r w:rsidR="0008509F" w:rsidRPr="0008509F">
        <w:rPr>
          <w:noProof/>
        </w:rPr>
        <w:t xml:space="preserve">Fakultas Keguruan </w:t>
      </w:r>
      <w:r w:rsidR="0008509F">
        <w:rPr>
          <w:noProof/>
        </w:rPr>
        <w:t>d</w:t>
      </w:r>
      <w:r w:rsidR="0008509F" w:rsidRPr="0008509F">
        <w:rPr>
          <w:noProof/>
        </w:rPr>
        <w:t>an Ilmu Pendidikan, Universitas Lampung</w:t>
      </w:r>
      <w:r w:rsidRPr="000B5145">
        <w:rPr>
          <w:i/>
          <w:iCs/>
          <w:noProof/>
        </w:rPr>
        <w:t>.</w:t>
      </w:r>
    </w:p>
    <w:p w14:paraId="431447E2" w14:textId="4641AF7A" w:rsidR="000B5145" w:rsidRPr="000B5145" w:rsidRDefault="000B5145" w:rsidP="000B5145">
      <w:pPr>
        <w:widowControl w:val="0"/>
        <w:autoSpaceDE w:val="0"/>
        <w:autoSpaceDN w:val="0"/>
        <w:adjustRightInd w:val="0"/>
        <w:ind w:left="480" w:hanging="480"/>
        <w:rPr>
          <w:noProof/>
        </w:rPr>
      </w:pPr>
      <w:r w:rsidRPr="000B5145">
        <w:rPr>
          <w:noProof/>
        </w:rPr>
        <w:t xml:space="preserve">Srihartati, Yuli, Husniati Husniati, </w:t>
      </w:r>
      <w:r w:rsidR="0008509F">
        <w:rPr>
          <w:noProof/>
        </w:rPr>
        <w:t>dan</w:t>
      </w:r>
      <w:r w:rsidRPr="000B5145">
        <w:rPr>
          <w:noProof/>
        </w:rPr>
        <w:t xml:space="preserve"> Khairun Nisa. 2023. “Hubungan Program Literasi Dasar </w:t>
      </w:r>
      <w:r w:rsidR="0008509F">
        <w:rPr>
          <w:noProof/>
        </w:rPr>
        <w:t>d</w:t>
      </w:r>
      <w:r w:rsidRPr="000B5145">
        <w:rPr>
          <w:noProof/>
        </w:rPr>
        <w:t xml:space="preserve">engan Minat Baca Siswa.” </w:t>
      </w:r>
      <w:r w:rsidRPr="000B5145">
        <w:rPr>
          <w:i/>
          <w:iCs/>
          <w:noProof/>
        </w:rPr>
        <w:t>Journal of Classroom Action Research</w:t>
      </w:r>
      <w:r w:rsidRPr="000B5145">
        <w:rPr>
          <w:noProof/>
        </w:rPr>
        <w:t xml:space="preserve"> 5 (2): 168–78. https://jppipa.unram.ac.id/index.php/jcar/article/view/3263.</w:t>
      </w:r>
    </w:p>
    <w:p w14:paraId="7C167CDE" w14:textId="3510414B" w:rsidR="000B5145" w:rsidRPr="000B5145" w:rsidRDefault="000B5145" w:rsidP="000B5145">
      <w:pPr>
        <w:widowControl w:val="0"/>
        <w:autoSpaceDE w:val="0"/>
        <w:autoSpaceDN w:val="0"/>
        <w:adjustRightInd w:val="0"/>
        <w:ind w:left="480" w:hanging="480"/>
        <w:rPr>
          <w:noProof/>
        </w:rPr>
      </w:pPr>
      <w:r w:rsidRPr="000B5145">
        <w:rPr>
          <w:noProof/>
        </w:rPr>
        <w:t xml:space="preserve">Sudiana, Nyoman. 2020. “Upaya Meningkatkan Minat Baca Siswa Kelas VII SMP Negeri 2 Sukasada Tahun Pelajaran 2017/2018 Melalui Gerakan Literasi Sekolah </w:t>
      </w:r>
      <w:r w:rsidR="0008509F">
        <w:rPr>
          <w:noProof/>
        </w:rPr>
        <w:t>d</w:t>
      </w:r>
      <w:r w:rsidRPr="000B5145">
        <w:rPr>
          <w:noProof/>
        </w:rPr>
        <w:t xml:space="preserve">engan Pocari </w:t>
      </w:r>
      <w:r w:rsidR="0008509F">
        <w:rPr>
          <w:noProof/>
        </w:rPr>
        <w:t>d</w:t>
      </w:r>
      <w:r w:rsidRPr="000B5145">
        <w:rPr>
          <w:noProof/>
        </w:rPr>
        <w:t xml:space="preserve">an Puding.” </w:t>
      </w:r>
      <w:r w:rsidRPr="000B5145">
        <w:rPr>
          <w:i/>
          <w:iCs/>
          <w:noProof/>
        </w:rPr>
        <w:t>Journal of Education Action Research</w:t>
      </w:r>
      <w:r w:rsidRPr="000B5145">
        <w:rPr>
          <w:noProof/>
        </w:rPr>
        <w:t xml:space="preserve"> 4 (1): 10–16. https://doi.org/10.23887/jear.v3i4.23075.</w:t>
      </w:r>
    </w:p>
    <w:p w14:paraId="05C153B4" w14:textId="65D0F695" w:rsidR="000B5145" w:rsidRPr="000B5145" w:rsidRDefault="000B5145" w:rsidP="000B5145">
      <w:pPr>
        <w:widowControl w:val="0"/>
        <w:autoSpaceDE w:val="0"/>
        <w:autoSpaceDN w:val="0"/>
        <w:adjustRightInd w:val="0"/>
        <w:ind w:left="480" w:hanging="480"/>
        <w:rPr>
          <w:noProof/>
        </w:rPr>
      </w:pPr>
      <w:r w:rsidRPr="000B5145">
        <w:rPr>
          <w:noProof/>
        </w:rPr>
        <w:t>Sugiyati, Sugiyati. 2017. “</w:t>
      </w:r>
      <w:r w:rsidR="0008509F" w:rsidRPr="000B5145">
        <w:rPr>
          <w:noProof/>
        </w:rPr>
        <w:t xml:space="preserve">Upaya Peningkatan Minat Baca </w:t>
      </w:r>
      <w:r w:rsidR="0008509F">
        <w:rPr>
          <w:noProof/>
        </w:rPr>
        <w:t>d</w:t>
      </w:r>
      <w:r w:rsidR="0008509F" w:rsidRPr="000B5145">
        <w:rPr>
          <w:noProof/>
        </w:rPr>
        <w:t xml:space="preserve">an Kemampuan Membaca Awal Anak Melalui Media Kartu Huruf </w:t>
      </w:r>
      <w:r w:rsidR="0008509F">
        <w:rPr>
          <w:noProof/>
        </w:rPr>
        <w:t>d</w:t>
      </w:r>
      <w:r w:rsidR="0008509F" w:rsidRPr="000B5145">
        <w:rPr>
          <w:noProof/>
        </w:rPr>
        <w:t>an Kartu Kata</w:t>
      </w:r>
      <w:r w:rsidRPr="000B5145">
        <w:rPr>
          <w:noProof/>
        </w:rPr>
        <w:t xml:space="preserve">.” </w:t>
      </w:r>
      <w:r w:rsidRPr="000B5145">
        <w:rPr>
          <w:i/>
          <w:iCs/>
          <w:noProof/>
        </w:rPr>
        <w:t>Ideguru: Jurnal Karya Ilmiah Guru</w:t>
      </w:r>
      <w:r w:rsidRPr="000B5145">
        <w:rPr>
          <w:noProof/>
        </w:rPr>
        <w:t xml:space="preserve"> 2 (1): 33–42. https://jurnal-dikpora.jogjaprov.go.id/index.php/jurnalideguru/article/view/23.</w:t>
      </w:r>
    </w:p>
    <w:p w14:paraId="64B4C807" w14:textId="77777777" w:rsidR="000B5145" w:rsidRPr="000B5145" w:rsidRDefault="000B5145" w:rsidP="000B5145">
      <w:pPr>
        <w:widowControl w:val="0"/>
        <w:autoSpaceDE w:val="0"/>
        <w:autoSpaceDN w:val="0"/>
        <w:adjustRightInd w:val="0"/>
        <w:ind w:left="480" w:hanging="480"/>
        <w:rPr>
          <w:noProof/>
        </w:rPr>
      </w:pPr>
      <w:r w:rsidRPr="000B5145">
        <w:rPr>
          <w:noProof/>
        </w:rPr>
        <w:t xml:space="preserve">Sugiyono, Sugiyono. 2019. </w:t>
      </w:r>
      <w:r w:rsidRPr="000B5145">
        <w:rPr>
          <w:i/>
          <w:iCs/>
          <w:noProof/>
        </w:rPr>
        <w:t>Metode Penelitian</w:t>
      </w:r>
      <w:r w:rsidRPr="000B5145">
        <w:rPr>
          <w:noProof/>
        </w:rPr>
        <w:t>. Bandung: Alfabeta.</w:t>
      </w:r>
    </w:p>
    <w:p w14:paraId="066A91C2" w14:textId="31AC94F7" w:rsidR="000B5145" w:rsidRPr="000B5145" w:rsidRDefault="000B5145" w:rsidP="000B5145">
      <w:pPr>
        <w:widowControl w:val="0"/>
        <w:autoSpaceDE w:val="0"/>
        <w:autoSpaceDN w:val="0"/>
        <w:adjustRightInd w:val="0"/>
        <w:ind w:left="480" w:hanging="480"/>
        <w:rPr>
          <w:noProof/>
        </w:rPr>
      </w:pPr>
      <w:r w:rsidRPr="000B5145">
        <w:rPr>
          <w:noProof/>
        </w:rPr>
        <w:lastRenderedPageBreak/>
        <w:t xml:space="preserve">Sulasih, Endang Sri. 2016. “Pengaruh Minat Membaca Karya Sastra </w:t>
      </w:r>
      <w:r w:rsidR="0008509F">
        <w:rPr>
          <w:noProof/>
        </w:rPr>
        <w:t>d</w:t>
      </w:r>
      <w:r w:rsidRPr="000B5145">
        <w:rPr>
          <w:noProof/>
        </w:rPr>
        <w:t xml:space="preserve">an Kreativitas </w:t>
      </w:r>
      <w:r w:rsidR="0008509F">
        <w:rPr>
          <w:noProof/>
        </w:rPr>
        <w:t>t</w:t>
      </w:r>
      <w:r w:rsidRPr="000B5145">
        <w:rPr>
          <w:noProof/>
        </w:rPr>
        <w:t xml:space="preserve">erhadap Keterampilan Menulis Novel.” </w:t>
      </w:r>
      <w:r w:rsidRPr="000B5145">
        <w:rPr>
          <w:i/>
          <w:iCs/>
          <w:noProof/>
        </w:rPr>
        <w:t xml:space="preserve">Pujangga: Jurnal Bahasa </w:t>
      </w:r>
      <w:r w:rsidR="0008509F">
        <w:rPr>
          <w:i/>
          <w:iCs/>
          <w:noProof/>
        </w:rPr>
        <w:t>d</w:t>
      </w:r>
      <w:r w:rsidRPr="000B5145">
        <w:rPr>
          <w:i/>
          <w:iCs/>
          <w:noProof/>
        </w:rPr>
        <w:t>an Sastra</w:t>
      </w:r>
      <w:r w:rsidRPr="000B5145">
        <w:rPr>
          <w:noProof/>
        </w:rPr>
        <w:t xml:space="preserve"> 2 (2): 24–34. https://doi.org/10.47313/pujangga.v2i2.392.</w:t>
      </w:r>
    </w:p>
    <w:p w14:paraId="41667174" w14:textId="4A39F4B8" w:rsidR="000B5145" w:rsidRPr="000B5145" w:rsidRDefault="000B5145" w:rsidP="000B5145">
      <w:pPr>
        <w:widowControl w:val="0"/>
        <w:autoSpaceDE w:val="0"/>
        <w:autoSpaceDN w:val="0"/>
        <w:adjustRightInd w:val="0"/>
        <w:ind w:left="480" w:hanging="480"/>
        <w:rPr>
          <w:noProof/>
        </w:rPr>
      </w:pPr>
      <w:r w:rsidRPr="000B5145">
        <w:rPr>
          <w:noProof/>
        </w:rPr>
        <w:t xml:space="preserve">Syafitri, Nabila, </w:t>
      </w:r>
      <w:r w:rsidR="0008509F">
        <w:rPr>
          <w:noProof/>
        </w:rPr>
        <w:t>dan</w:t>
      </w:r>
      <w:r w:rsidRPr="000B5145">
        <w:rPr>
          <w:noProof/>
        </w:rPr>
        <w:t xml:space="preserve"> Yamin Yamin. 2022. “Pengaruh Gerakan Literasi Sekolah </w:t>
      </w:r>
      <w:r w:rsidR="0008509F">
        <w:rPr>
          <w:noProof/>
        </w:rPr>
        <w:t>t</w:t>
      </w:r>
      <w:r w:rsidRPr="000B5145">
        <w:rPr>
          <w:noProof/>
        </w:rPr>
        <w:t xml:space="preserve">erhadap Minat Baca Siswa.” </w:t>
      </w:r>
      <w:r w:rsidRPr="000B5145">
        <w:rPr>
          <w:i/>
          <w:iCs/>
          <w:noProof/>
        </w:rPr>
        <w:t>Jurnal Basicedu</w:t>
      </w:r>
      <w:r w:rsidRPr="000B5145">
        <w:rPr>
          <w:noProof/>
        </w:rPr>
        <w:t xml:space="preserve"> 6 (4): 6218–23. https://doi.org/10.31004/basicedu.v6i4.3207.</w:t>
      </w:r>
    </w:p>
    <w:p w14:paraId="121B4EE7" w14:textId="2C06AEC3" w:rsidR="000B5145" w:rsidRPr="000B5145" w:rsidRDefault="000B5145" w:rsidP="000B5145">
      <w:pPr>
        <w:widowControl w:val="0"/>
        <w:autoSpaceDE w:val="0"/>
        <w:autoSpaceDN w:val="0"/>
        <w:adjustRightInd w:val="0"/>
        <w:ind w:left="480" w:hanging="480"/>
        <w:rPr>
          <w:noProof/>
        </w:rPr>
      </w:pPr>
      <w:r w:rsidRPr="000B5145">
        <w:rPr>
          <w:noProof/>
        </w:rPr>
        <w:t xml:space="preserve">Tarmidzi, Tarmidzi, and Widia Astuti. 2020. “Pengaruh Kegiatan Literasi </w:t>
      </w:r>
      <w:r w:rsidR="0008509F">
        <w:rPr>
          <w:noProof/>
        </w:rPr>
        <w:t>t</w:t>
      </w:r>
      <w:r w:rsidRPr="000B5145">
        <w:rPr>
          <w:noProof/>
        </w:rPr>
        <w:t xml:space="preserve">erhadap Minat Baca Siswa </w:t>
      </w:r>
      <w:r w:rsidR="0008509F">
        <w:rPr>
          <w:noProof/>
        </w:rPr>
        <w:t>d</w:t>
      </w:r>
      <w:r w:rsidRPr="000B5145">
        <w:rPr>
          <w:noProof/>
        </w:rPr>
        <w:t xml:space="preserve">i Sekolah Dasar.” </w:t>
      </w:r>
      <w:r w:rsidRPr="000B5145">
        <w:rPr>
          <w:i/>
          <w:iCs/>
          <w:noProof/>
        </w:rPr>
        <w:t>Caruban: Jurnal Ilmiah Ilmu Pendidikan Dasar</w:t>
      </w:r>
      <w:r w:rsidRPr="000B5145">
        <w:rPr>
          <w:noProof/>
        </w:rPr>
        <w:t xml:space="preserve"> 3 (1): 40–51. https://doi.org/10.33603/cjiipd.v3i1.3361.</w:t>
      </w:r>
    </w:p>
    <w:p w14:paraId="3CAEACA4" w14:textId="07BF24AF" w:rsidR="000B5145" w:rsidRPr="000B5145" w:rsidRDefault="000B5145" w:rsidP="000B5145">
      <w:pPr>
        <w:widowControl w:val="0"/>
        <w:autoSpaceDE w:val="0"/>
        <w:autoSpaceDN w:val="0"/>
        <w:adjustRightInd w:val="0"/>
        <w:ind w:left="480" w:hanging="480"/>
        <w:rPr>
          <w:noProof/>
        </w:rPr>
      </w:pPr>
      <w:r w:rsidRPr="000B5145">
        <w:rPr>
          <w:noProof/>
        </w:rPr>
        <w:t xml:space="preserve">Triatma, Ilham Nur. 2016. “Minat Baca </w:t>
      </w:r>
      <w:r w:rsidR="0008509F">
        <w:rPr>
          <w:noProof/>
        </w:rPr>
        <w:t>p</w:t>
      </w:r>
      <w:r w:rsidRPr="000B5145">
        <w:rPr>
          <w:noProof/>
        </w:rPr>
        <w:t xml:space="preserve">ada Siswa Kelas VI Sekolah Dasar Negeri Delegan 2 Prambanan Sleman Yogyakarta.” </w:t>
      </w:r>
      <w:r w:rsidRPr="000B5145">
        <w:rPr>
          <w:i/>
          <w:iCs/>
          <w:noProof/>
        </w:rPr>
        <w:t>E-Jurnal Skripsi Program Studi Teknologi Pendidikan</w:t>
      </w:r>
      <w:r w:rsidRPr="000B5145">
        <w:rPr>
          <w:noProof/>
        </w:rPr>
        <w:t xml:space="preserve"> 5 (6): 166–78. https://journal.student.uny.ac.id/index.php/fiptp/article/view/3098.</w:t>
      </w:r>
    </w:p>
    <w:p w14:paraId="1421D650" w14:textId="4191F796" w:rsidR="000B5145" w:rsidRPr="000B5145" w:rsidRDefault="000B5145" w:rsidP="000B5145">
      <w:pPr>
        <w:widowControl w:val="0"/>
        <w:autoSpaceDE w:val="0"/>
        <w:autoSpaceDN w:val="0"/>
        <w:adjustRightInd w:val="0"/>
        <w:ind w:left="480" w:hanging="480"/>
        <w:rPr>
          <w:noProof/>
        </w:rPr>
      </w:pPr>
      <w:r w:rsidRPr="000B5145">
        <w:rPr>
          <w:noProof/>
        </w:rPr>
        <w:t xml:space="preserve">Waldi, Atri, Nana Meisah Putri, Indra Indra, Viero Ridalfich, Dina Mulyani, </w:t>
      </w:r>
      <w:r w:rsidR="0008509F">
        <w:rPr>
          <w:noProof/>
        </w:rPr>
        <w:t>dan</w:t>
      </w:r>
      <w:r w:rsidRPr="000B5145">
        <w:rPr>
          <w:noProof/>
        </w:rPr>
        <w:t xml:space="preserve"> Enjel Mardianti. 2022. “Peran Kampus Mengajar </w:t>
      </w:r>
      <w:r w:rsidR="0008509F">
        <w:rPr>
          <w:noProof/>
        </w:rPr>
        <w:t>d</w:t>
      </w:r>
      <w:r w:rsidRPr="000B5145">
        <w:rPr>
          <w:noProof/>
        </w:rPr>
        <w:t xml:space="preserve">alam Meningkatkan Literasi, Numerasi </w:t>
      </w:r>
      <w:r w:rsidR="0008509F">
        <w:rPr>
          <w:noProof/>
        </w:rPr>
        <w:t>d</w:t>
      </w:r>
      <w:r w:rsidRPr="000B5145">
        <w:rPr>
          <w:noProof/>
        </w:rPr>
        <w:t xml:space="preserve">an Adaptasi Teknologi Peserta Didik Sekolah Dasar </w:t>
      </w:r>
      <w:r w:rsidR="0008509F">
        <w:rPr>
          <w:noProof/>
        </w:rPr>
        <w:t>d</w:t>
      </w:r>
      <w:r w:rsidRPr="000B5145">
        <w:rPr>
          <w:noProof/>
        </w:rPr>
        <w:t xml:space="preserve">i Sumatera Barat.” </w:t>
      </w:r>
      <w:r w:rsidRPr="000B5145">
        <w:rPr>
          <w:i/>
          <w:iCs/>
          <w:noProof/>
        </w:rPr>
        <w:t>Journal of Civic Education</w:t>
      </w:r>
      <w:r w:rsidRPr="000B5145">
        <w:rPr>
          <w:noProof/>
        </w:rPr>
        <w:t xml:space="preserve"> 5 (3): 284–92. https://doi.org/10.24036/jce.v5i3.725.</w:t>
      </w:r>
    </w:p>
    <w:p w14:paraId="71278085" w14:textId="3D1AE487" w:rsidR="000B5145" w:rsidRPr="000B5145" w:rsidRDefault="000B5145" w:rsidP="000B5145">
      <w:pPr>
        <w:widowControl w:val="0"/>
        <w:autoSpaceDE w:val="0"/>
        <w:autoSpaceDN w:val="0"/>
        <w:adjustRightInd w:val="0"/>
        <w:ind w:left="480" w:hanging="480"/>
        <w:rPr>
          <w:noProof/>
        </w:rPr>
      </w:pPr>
      <w:r w:rsidRPr="000B5145">
        <w:rPr>
          <w:noProof/>
        </w:rPr>
        <w:t xml:space="preserve">Wiratsiwi, Wendri. 2020. “Penerapan Gerakan Literasi Sekolah </w:t>
      </w:r>
      <w:r w:rsidR="0008509F">
        <w:rPr>
          <w:noProof/>
        </w:rPr>
        <w:t>d</w:t>
      </w:r>
      <w:r w:rsidRPr="000B5145">
        <w:rPr>
          <w:noProof/>
        </w:rPr>
        <w:t xml:space="preserve">i Sekolah Dasar.” </w:t>
      </w:r>
      <w:r w:rsidRPr="000B5145">
        <w:rPr>
          <w:i/>
          <w:iCs/>
          <w:noProof/>
        </w:rPr>
        <w:t>Refleksi Edukatika: Jurnal Ilmiah Kependidikan</w:t>
      </w:r>
      <w:r w:rsidRPr="000B5145">
        <w:rPr>
          <w:noProof/>
        </w:rPr>
        <w:t xml:space="preserve"> 10 (2): 230–38. https://doi.org/10.24176/re.v10i2.4663.</w:t>
      </w:r>
    </w:p>
    <w:p w14:paraId="6E6C1517" w14:textId="2CC6990B" w:rsidR="00814B71" w:rsidRPr="004C4AD7" w:rsidRDefault="00C050EA" w:rsidP="001A2E08">
      <w:pPr>
        <w:tabs>
          <w:tab w:val="left" w:pos="340"/>
        </w:tabs>
        <w:ind w:left="540" w:hanging="540"/>
      </w:pPr>
      <w:r>
        <w:rPr>
          <w:b/>
        </w:rPr>
        <w:fldChar w:fldCharType="end"/>
      </w:r>
    </w:p>
    <w:sectPr w:rsidR="00814B71" w:rsidRPr="004C4AD7" w:rsidSect="00D51767">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913055" w14:textId="77777777" w:rsidR="000036B6" w:rsidRDefault="000036B6" w:rsidP="004E422B">
      <w:r>
        <w:separator/>
      </w:r>
    </w:p>
  </w:endnote>
  <w:endnote w:type="continuationSeparator" w:id="0">
    <w:p w14:paraId="7277E871" w14:textId="77777777" w:rsidR="000036B6" w:rsidRDefault="000036B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970932" w14:textId="77777777" w:rsidR="00C85B2A" w:rsidRDefault="00C85B2A"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38</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07489A62" w14:textId="77777777" w:rsidR="00C85B2A" w:rsidRPr="000C3BAA" w:rsidRDefault="00C85B2A"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E0157C" w14:textId="77777777" w:rsidR="00C85B2A" w:rsidRDefault="00C85B2A">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Pr>
        <w:noProof/>
      </w:rPr>
      <w:t>37</w:t>
    </w:r>
    <w:r>
      <w:rPr>
        <w:noProof/>
      </w:rPr>
      <w:fldChar w:fldCharType="end"/>
    </w:r>
    <w:r>
      <w:t xml:space="preserve"> </w:t>
    </w:r>
  </w:p>
  <w:p w14:paraId="35A51D86" w14:textId="77777777" w:rsidR="00C85B2A" w:rsidRPr="002E7FC5" w:rsidRDefault="00C85B2A"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89516" w14:textId="77777777" w:rsidR="00C85B2A" w:rsidRPr="00D66181" w:rsidRDefault="00C85B2A" w:rsidP="00F47BE9">
    <w:pPr>
      <w:spacing w:line="0" w:lineRule="atLeast"/>
      <w:ind w:left="20"/>
      <w:rPr>
        <w:rFonts w:cs="Arial"/>
        <w:sz w:val="20"/>
        <w:szCs w:val="20"/>
      </w:rPr>
    </w:pPr>
    <w:r>
      <w:rPr>
        <w:rFonts w:cs="Arial"/>
        <w:sz w:val="20"/>
        <w:szCs w:val="20"/>
      </w:rPr>
      <w:t>________________________________</w:t>
    </w:r>
  </w:p>
  <w:p w14:paraId="446C38D2" w14:textId="77777777" w:rsidR="00C85B2A" w:rsidRPr="002306C6" w:rsidRDefault="00C85B2A"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06CCA33D" w14:textId="77777777" w:rsidR="00C85B2A" w:rsidRPr="00C600DD" w:rsidRDefault="00C85B2A" w:rsidP="00F47BE9">
    <w:pPr>
      <w:spacing w:line="13" w:lineRule="exact"/>
      <w:rPr>
        <w:rFonts w:cs="Arial"/>
        <w:szCs w:val="20"/>
      </w:rPr>
    </w:pPr>
  </w:p>
  <w:p w14:paraId="739F118E" w14:textId="77777777" w:rsidR="00C85B2A" w:rsidRPr="002E7FC5" w:rsidRDefault="00C85B2A"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38716FD8" w14:textId="77777777" w:rsidR="00C85B2A" w:rsidRPr="004017BF" w:rsidRDefault="00C85B2A" w:rsidP="00F47BE9">
    <w:pPr>
      <w:spacing w:line="0" w:lineRule="atLeast"/>
      <w:ind w:left="20"/>
      <w:rPr>
        <w:rFonts w:cs="Arial"/>
        <w:sz w:val="14"/>
        <w:szCs w:val="14"/>
      </w:rPr>
    </w:pPr>
  </w:p>
  <w:p w14:paraId="72DC83AA" w14:textId="77777777" w:rsidR="00C85B2A" w:rsidRDefault="00C85B2A"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0E34DF">
      <w:rPr>
        <w:noProof/>
      </w:rPr>
      <w:t>36</w:t>
    </w:r>
    <w:r w:rsidRPr="00BE5C06">
      <w:rPr>
        <w:noProof/>
      </w:rPr>
      <w:fldChar w:fldCharType="end"/>
    </w:r>
  </w:p>
  <w:p w14:paraId="10B3F491" w14:textId="77777777" w:rsidR="00C85B2A" w:rsidRPr="000836AA" w:rsidRDefault="00C85B2A"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7BF138" w14:textId="77777777" w:rsidR="000036B6" w:rsidRDefault="000036B6" w:rsidP="004E422B">
      <w:r>
        <w:separator/>
      </w:r>
    </w:p>
  </w:footnote>
  <w:footnote w:type="continuationSeparator" w:id="0">
    <w:p w14:paraId="65D8574A" w14:textId="77777777" w:rsidR="000036B6" w:rsidRDefault="000036B6"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305503" w14:textId="77777777" w:rsidR="00D00E1D" w:rsidRPr="000C3BAA" w:rsidRDefault="00D00E1D" w:rsidP="00D00E1D">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Pengaruh Program Literasi</w:t>
    </w:r>
    <w:r w:rsidRPr="000C3BAA">
      <w:rPr>
        <w:rFonts w:ascii="Lucida Bright" w:hAnsi="Lucida Bright"/>
        <w:sz w:val="20"/>
        <w:szCs w:val="20"/>
      </w:rPr>
      <w:t xml:space="preserve"> …</w:t>
    </w:r>
    <w:r w:rsidRPr="000C3BAA">
      <w:rPr>
        <w:rFonts w:ascii="Lucida Bright" w:hAnsi="Lucida Bright"/>
      </w:rPr>
      <w:t xml:space="preserve"> | </w:t>
    </w:r>
    <w:r>
      <w:rPr>
        <w:iCs/>
        <w:color w:val="000000"/>
        <w:sz w:val="22"/>
        <w:szCs w:val="22"/>
      </w:rPr>
      <w:t xml:space="preserve">U. </w:t>
    </w:r>
    <w:proofErr w:type="spellStart"/>
    <w:r>
      <w:rPr>
        <w:iCs/>
        <w:color w:val="000000"/>
        <w:sz w:val="22"/>
        <w:szCs w:val="22"/>
      </w:rPr>
      <w:t>Elwahan</w:t>
    </w:r>
    <w:proofErr w:type="spellEnd"/>
    <w:r w:rsidRPr="00D6482F">
      <w:rPr>
        <w:iCs/>
        <w:color w:val="000000"/>
        <w:sz w:val="22"/>
        <w:szCs w:val="22"/>
      </w:rPr>
      <w:t>,</w:t>
    </w:r>
    <w:r>
      <w:rPr>
        <w:iCs/>
        <w:color w:val="000000"/>
        <w:sz w:val="22"/>
        <w:szCs w:val="22"/>
      </w:rPr>
      <w:t xml:space="preserve"> S. Supriadi, R.A. Hamzah</w:t>
    </w:r>
  </w:p>
  <w:p w14:paraId="727F709C" w14:textId="18D11C1D" w:rsidR="00C85B2A" w:rsidRPr="00D00E1D" w:rsidRDefault="00C85B2A" w:rsidP="00D00E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3F2BBF" w14:textId="7C4F97A3" w:rsidR="00C85B2A" w:rsidRPr="000C3BAA" w:rsidRDefault="00B13E16"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Pengaruh</w:t>
    </w:r>
    <w:r w:rsidR="00C85B2A">
      <w:rPr>
        <w:rFonts w:ascii="Lucida Bright" w:hAnsi="Lucida Bright"/>
        <w:sz w:val="20"/>
        <w:szCs w:val="20"/>
      </w:rPr>
      <w:t xml:space="preserve"> Program Literasi</w:t>
    </w:r>
    <w:r w:rsidR="00C85B2A" w:rsidRPr="000C3BAA">
      <w:rPr>
        <w:rFonts w:ascii="Lucida Bright" w:hAnsi="Lucida Bright"/>
        <w:sz w:val="20"/>
        <w:szCs w:val="20"/>
      </w:rPr>
      <w:t xml:space="preserve"> …</w:t>
    </w:r>
    <w:r w:rsidR="00C85B2A" w:rsidRPr="000C3BAA">
      <w:rPr>
        <w:rFonts w:ascii="Lucida Bright" w:hAnsi="Lucida Bright"/>
      </w:rPr>
      <w:t xml:space="preserve"> | </w:t>
    </w:r>
    <w:r w:rsidR="00C85B2A">
      <w:rPr>
        <w:iCs/>
        <w:color w:val="000000"/>
        <w:sz w:val="22"/>
        <w:szCs w:val="22"/>
      </w:rPr>
      <w:t>U</w:t>
    </w:r>
    <w:r w:rsidR="00A71DC2">
      <w:rPr>
        <w:iCs/>
        <w:color w:val="000000"/>
        <w:sz w:val="22"/>
        <w:szCs w:val="22"/>
      </w:rPr>
      <w:t>.</w:t>
    </w:r>
    <w:r w:rsidR="00C85B2A">
      <w:rPr>
        <w:iCs/>
        <w:color w:val="000000"/>
        <w:sz w:val="22"/>
        <w:szCs w:val="22"/>
      </w:rPr>
      <w:t xml:space="preserve"> </w:t>
    </w:r>
    <w:proofErr w:type="spellStart"/>
    <w:r w:rsidR="00C85B2A">
      <w:rPr>
        <w:iCs/>
        <w:color w:val="000000"/>
        <w:sz w:val="22"/>
        <w:szCs w:val="22"/>
      </w:rPr>
      <w:t>Elwahan</w:t>
    </w:r>
    <w:proofErr w:type="spellEnd"/>
    <w:r w:rsidR="00C85B2A" w:rsidRPr="00D6482F">
      <w:rPr>
        <w:iCs/>
        <w:color w:val="000000"/>
        <w:sz w:val="22"/>
        <w:szCs w:val="22"/>
      </w:rPr>
      <w:t>,</w:t>
    </w:r>
    <w:r w:rsidR="00C85B2A">
      <w:rPr>
        <w:iCs/>
        <w:color w:val="000000"/>
        <w:sz w:val="22"/>
        <w:szCs w:val="22"/>
      </w:rPr>
      <w:t xml:space="preserve"> </w:t>
    </w:r>
    <w:r w:rsidR="00A71DC2">
      <w:rPr>
        <w:iCs/>
        <w:color w:val="000000"/>
        <w:sz w:val="22"/>
        <w:szCs w:val="22"/>
      </w:rPr>
      <w:t xml:space="preserve">S. </w:t>
    </w:r>
    <w:r w:rsidR="00C85B2A">
      <w:rPr>
        <w:iCs/>
        <w:color w:val="000000"/>
        <w:sz w:val="22"/>
        <w:szCs w:val="22"/>
      </w:rPr>
      <w:t>Supriadi, R</w:t>
    </w:r>
    <w:r w:rsidR="00A71DC2">
      <w:rPr>
        <w:iCs/>
        <w:color w:val="000000"/>
        <w:sz w:val="22"/>
        <w:szCs w:val="22"/>
      </w:rPr>
      <w:t>.</w:t>
    </w:r>
    <w:r w:rsidR="00C85B2A">
      <w:rPr>
        <w:iCs/>
        <w:color w:val="000000"/>
        <w:sz w:val="22"/>
        <w:szCs w:val="22"/>
      </w:rPr>
      <w:t>A</w:t>
    </w:r>
    <w:r w:rsidR="00A71DC2">
      <w:rPr>
        <w:iCs/>
        <w:color w:val="000000"/>
        <w:sz w:val="22"/>
        <w:szCs w:val="22"/>
      </w:rPr>
      <w:t xml:space="preserve">. </w:t>
    </w:r>
    <w:r w:rsidR="00C85B2A">
      <w:rPr>
        <w:iCs/>
        <w:color w:val="000000"/>
        <w:sz w:val="22"/>
        <w:szCs w:val="22"/>
      </w:rPr>
      <w:t>Hamzah</w:t>
    </w:r>
  </w:p>
  <w:p w14:paraId="7D7E2BA1" w14:textId="77777777" w:rsidR="00C85B2A" w:rsidRDefault="00C85B2A" w:rsidP="00E749D2">
    <w:pPr>
      <w:pStyle w:val="Header"/>
    </w:pPr>
  </w:p>
  <w:p w14:paraId="6C5CB93F" w14:textId="77777777" w:rsidR="00C85B2A" w:rsidRDefault="00C85B2A"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94E536" w14:textId="77777777" w:rsidR="00C85B2A" w:rsidRPr="001519D6" w:rsidRDefault="00C85B2A"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6B29E7EF" w14:textId="77777777" w:rsidR="00C85B2A" w:rsidRPr="001519D6" w:rsidRDefault="00C85B2A"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41B3B92E" w14:textId="77777777" w:rsidR="00C85B2A" w:rsidRDefault="00C85B2A" w:rsidP="000836AA">
    <w:pPr>
      <w:jc w:val="center"/>
      <w:rPr>
        <w:b/>
        <w:bCs/>
      </w:rPr>
    </w:pPr>
  </w:p>
  <w:p w14:paraId="26D3FABF" w14:textId="77777777" w:rsidR="00C85B2A" w:rsidRPr="000836AA" w:rsidRDefault="00C85B2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46C6B"/>
    <w:multiLevelType w:val="hybridMultilevel"/>
    <w:tmpl w:val="C9BE2B12"/>
    <w:lvl w:ilvl="0" w:tplc="5734E446">
      <w:start w:val="1"/>
      <w:numFmt w:val="upperLetter"/>
      <w:lvlText w:val="%1."/>
      <w:lvlJc w:val="left"/>
      <w:pPr>
        <w:ind w:left="1015" w:hanging="428"/>
      </w:pPr>
      <w:rPr>
        <w:rFonts w:ascii="Times New Roman" w:eastAsia="Times New Roman" w:hAnsi="Times New Roman" w:cs="Times New Roman" w:hint="default"/>
        <w:b/>
        <w:bCs/>
        <w:spacing w:val="-1"/>
        <w:w w:val="100"/>
        <w:sz w:val="24"/>
        <w:szCs w:val="24"/>
        <w:lang w:eastAsia="en-US" w:bidi="ar-SA"/>
      </w:rPr>
    </w:lvl>
    <w:lvl w:ilvl="1" w:tplc="F0CEAB6C">
      <w:start w:val="1"/>
      <w:numFmt w:val="decimal"/>
      <w:lvlText w:val="%2."/>
      <w:lvlJc w:val="left"/>
      <w:pPr>
        <w:ind w:left="1579" w:hanging="272"/>
      </w:pPr>
      <w:rPr>
        <w:w w:val="100"/>
        <w:lang w:eastAsia="en-US" w:bidi="ar-SA"/>
      </w:rPr>
    </w:lvl>
    <w:lvl w:ilvl="2" w:tplc="DA42BA94">
      <w:start w:val="1"/>
      <w:numFmt w:val="lowerLetter"/>
      <w:lvlText w:val="%3."/>
      <w:lvlJc w:val="left"/>
      <w:pPr>
        <w:ind w:left="1865" w:hanging="272"/>
      </w:pPr>
      <w:rPr>
        <w:rFonts w:ascii="Times New Roman" w:eastAsia="Times New Roman" w:hAnsi="Times New Roman" w:cs="Times New Roman"/>
        <w:spacing w:val="-1"/>
        <w:w w:val="100"/>
        <w:lang w:eastAsia="en-US" w:bidi="ar-SA"/>
      </w:rPr>
    </w:lvl>
    <w:lvl w:ilvl="3" w:tplc="8D44D0FC">
      <w:start w:val="1"/>
      <w:numFmt w:val="decimal"/>
      <w:lvlText w:val="%4)"/>
      <w:lvlJc w:val="left"/>
      <w:pPr>
        <w:ind w:left="1848" w:hanging="272"/>
      </w:pPr>
      <w:rPr>
        <w:rFonts w:ascii="Times New Roman" w:eastAsia="Times New Roman" w:hAnsi="Times New Roman" w:cs="Times New Roman" w:hint="default"/>
        <w:w w:val="100"/>
        <w:sz w:val="24"/>
        <w:szCs w:val="24"/>
        <w:lang w:eastAsia="en-US" w:bidi="ar-SA"/>
      </w:rPr>
    </w:lvl>
    <w:lvl w:ilvl="4" w:tplc="FD36A99C">
      <w:numFmt w:val="bullet"/>
      <w:lvlText w:val="•"/>
      <w:lvlJc w:val="left"/>
      <w:pPr>
        <w:ind w:left="1840" w:hanging="272"/>
      </w:pPr>
      <w:rPr>
        <w:lang w:eastAsia="en-US" w:bidi="ar-SA"/>
      </w:rPr>
    </w:lvl>
    <w:lvl w:ilvl="5" w:tplc="3D684374">
      <w:numFmt w:val="bullet"/>
      <w:lvlText w:val="•"/>
      <w:lvlJc w:val="left"/>
      <w:pPr>
        <w:ind w:left="1860" w:hanging="272"/>
      </w:pPr>
      <w:rPr>
        <w:lang w:eastAsia="en-US" w:bidi="ar-SA"/>
      </w:rPr>
    </w:lvl>
    <w:lvl w:ilvl="6" w:tplc="4FCCD9A2">
      <w:numFmt w:val="bullet"/>
      <w:lvlText w:val="•"/>
      <w:lvlJc w:val="left"/>
      <w:pPr>
        <w:ind w:left="3393" w:hanging="272"/>
      </w:pPr>
      <w:rPr>
        <w:lang w:eastAsia="en-US" w:bidi="ar-SA"/>
      </w:rPr>
    </w:lvl>
    <w:lvl w:ilvl="7" w:tplc="AB240EBA">
      <w:numFmt w:val="bullet"/>
      <w:lvlText w:val="•"/>
      <w:lvlJc w:val="left"/>
      <w:pPr>
        <w:ind w:left="4926" w:hanging="272"/>
      </w:pPr>
      <w:rPr>
        <w:lang w:eastAsia="en-US" w:bidi="ar-SA"/>
      </w:rPr>
    </w:lvl>
    <w:lvl w:ilvl="8" w:tplc="651A20E6">
      <w:numFmt w:val="bullet"/>
      <w:lvlText w:val="•"/>
      <w:lvlJc w:val="left"/>
      <w:pPr>
        <w:ind w:left="6459" w:hanging="272"/>
      </w:pPr>
      <w:rPr>
        <w:lang w:eastAsia="en-US" w:bidi="ar-SA"/>
      </w:rPr>
    </w:lvl>
  </w:abstractNum>
  <w:abstractNum w:abstractNumId="1"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EB20630"/>
    <w:multiLevelType w:val="hybridMultilevel"/>
    <w:tmpl w:val="7776629E"/>
    <w:lvl w:ilvl="0" w:tplc="8C7A9A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D11EE6"/>
    <w:multiLevelType w:val="hybridMultilevel"/>
    <w:tmpl w:val="9F46CF60"/>
    <w:lvl w:ilvl="0" w:tplc="8F541F22">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4"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0F755E"/>
    <w:multiLevelType w:val="hybridMultilevel"/>
    <w:tmpl w:val="5EBEF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35139E"/>
    <w:multiLevelType w:val="hybridMultilevel"/>
    <w:tmpl w:val="69FA027C"/>
    <w:lvl w:ilvl="0" w:tplc="CDD4E2A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E16C43"/>
    <w:multiLevelType w:val="hybridMultilevel"/>
    <w:tmpl w:val="63B8F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465B95"/>
    <w:multiLevelType w:val="hybridMultilevel"/>
    <w:tmpl w:val="F8FEE2C4"/>
    <w:lvl w:ilvl="0" w:tplc="B7EA07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292123E0"/>
    <w:multiLevelType w:val="hybridMultilevel"/>
    <w:tmpl w:val="DCDC797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7807C6"/>
    <w:multiLevelType w:val="hybridMultilevel"/>
    <w:tmpl w:val="89006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67696B"/>
    <w:multiLevelType w:val="hybridMultilevel"/>
    <w:tmpl w:val="CF3E3BBE"/>
    <w:lvl w:ilvl="0" w:tplc="C9F4431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511E4478">
      <w:start w:val="1"/>
      <w:numFmt w:val="upperLetter"/>
      <w:lvlText w:val="%2."/>
      <w:lvlJc w:val="left"/>
      <w:pPr>
        <w:ind w:left="880" w:hanging="293"/>
        <w:jc w:val="left"/>
      </w:pPr>
      <w:rPr>
        <w:rFonts w:ascii="Times New Roman" w:eastAsia="Times New Roman" w:hAnsi="Times New Roman" w:cs="Times New Roman" w:hint="default"/>
        <w:b/>
        <w:bCs/>
        <w:spacing w:val="0"/>
        <w:w w:val="100"/>
        <w:sz w:val="24"/>
        <w:szCs w:val="24"/>
        <w:lang w:eastAsia="en-US" w:bidi="ar-SA"/>
      </w:rPr>
    </w:lvl>
    <w:lvl w:ilvl="2" w:tplc="04D4932C">
      <w:start w:val="1"/>
      <w:numFmt w:val="decimal"/>
      <w:lvlText w:val="%3."/>
      <w:lvlJc w:val="left"/>
      <w:pPr>
        <w:ind w:left="240" w:hanging="240"/>
        <w:jc w:val="left"/>
      </w:pPr>
      <w:rPr>
        <w:rFonts w:ascii="Times New Roman" w:eastAsia="Times New Roman" w:hAnsi="Times New Roman" w:cs="Times New Roman" w:hint="default"/>
        <w:b/>
        <w:bCs/>
        <w:w w:val="100"/>
        <w:sz w:val="24"/>
        <w:szCs w:val="24"/>
        <w:lang w:eastAsia="en-US" w:bidi="ar-SA"/>
      </w:rPr>
    </w:lvl>
    <w:lvl w:ilvl="3" w:tplc="98EC23F2">
      <w:start w:val="1"/>
      <w:numFmt w:val="lowerLetter"/>
      <w:lvlText w:val="%4."/>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4" w:tplc="85847A26">
      <w:start w:val="1"/>
      <w:numFmt w:val="lowerLetter"/>
      <w:lvlText w:val="%5."/>
      <w:lvlJc w:val="left"/>
      <w:pPr>
        <w:ind w:left="1124" w:hanging="228"/>
        <w:jc w:val="left"/>
      </w:pPr>
      <w:rPr>
        <w:rFonts w:ascii="Times New Roman" w:eastAsia="Times New Roman" w:hAnsi="Times New Roman" w:cs="Times New Roman" w:hint="default"/>
        <w:color w:val="000104"/>
        <w:spacing w:val="0"/>
        <w:w w:val="100"/>
        <w:sz w:val="24"/>
        <w:szCs w:val="24"/>
        <w:lang w:eastAsia="en-US" w:bidi="ar-SA"/>
      </w:rPr>
    </w:lvl>
    <w:lvl w:ilvl="5" w:tplc="88C679DC">
      <w:numFmt w:val="bullet"/>
      <w:lvlText w:val="•"/>
      <w:lvlJc w:val="left"/>
      <w:pPr>
        <w:ind w:left="4168" w:hanging="228"/>
      </w:pPr>
      <w:rPr>
        <w:rFonts w:hint="default"/>
        <w:lang w:eastAsia="en-US" w:bidi="ar-SA"/>
      </w:rPr>
    </w:lvl>
    <w:lvl w:ilvl="6" w:tplc="787E1172">
      <w:numFmt w:val="bullet"/>
      <w:lvlText w:val="•"/>
      <w:lvlJc w:val="left"/>
      <w:pPr>
        <w:ind w:left="5184" w:hanging="228"/>
      </w:pPr>
      <w:rPr>
        <w:rFonts w:hint="default"/>
        <w:lang w:eastAsia="en-US" w:bidi="ar-SA"/>
      </w:rPr>
    </w:lvl>
    <w:lvl w:ilvl="7" w:tplc="8DEE6A28">
      <w:numFmt w:val="bullet"/>
      <w:lvlText w:val="•"/>
      <w:lvlJc w:val="left"/>
      <w:pPr>
        <w:ind w:left="6200" w:hanging="228"/>
      </w:pPr>
      <w:rPr>
        <w:rFonts w:hint="default"/>
        <w:lang w:eastAsia="en-US" w:bidi="ar-SA"/>
      </w:rPr>
    </w:lvl>
    <w:lvl w:ilvl="8" w:tplc="F7948AF8">
      <w:numFmt w:val="bullet"/>
      <w:lvlText w:val="•"/>
      <w:lvlJc w:val="left"/>
      <w:pPr>
        <w:ind w:left="7216" w:hanging="228"/>
      </w:pPr>
      <w:rPr>
        <w:rFonts w:hint="default"/>
        <w:lang w:eastAsia="en-US" w:bidi="ar-SA"/>
      </w:rPr>
    </w:lvl>
  </w:abstractNum>
  <w:abstractNum w:abstractNumId="13" w15:restartNumberingAfterBreak="0">
    <w:nsid w:val="33586AF9"/>
    <w:multiLevelType w:val="hybridMultilevel"/>
    <w:tmpl w:val="506EF6DE"/>
    <w:lvl w:ilvl="0" w:tplc="1E2C0386">
      <w:start w:val="1"/>
      <w:numFmt w:val="decimal"/>
      <w:lvlText w:val="%1."/>
      <w:lvlJc w:val="left"/>
      <w:pPr>
        <w:ind w:left="873" w:hanging="285"/>
        <w:jc w:val="left"/>
      </w:pPr>
      <w:rPr>
        <w:rFonts w:hint="default"/>
        <w:b w:val="0"/>
        <w:w w:val="100"/>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6CC00AB"/>
    <w:multiLevelType w:val="hybridMultilevel"/>
    <w:tmpl w:val="0E3C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373F74"/>
    <w:multiLevelType w:val="hybridMultilevel"/>
    <w:tmpl w:val="1DD247B8"/>
    <w:lvl w:ilvl="0" w:tplc="769E259C">
      <w:start w:val="8"/>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1E60F7"/>
    <w:multiLevelType w:val="hybridMultilevel"/>
    <w:tmpl w:val="7F8CB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D580A45"/>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19" w15:restartNumberingAfterBreak="0">
    <w:nsid w:val="3D830B23"/>
    <w:multiLevelType w:val="hybridMultilevel"/>
    <w:tmpl w:val="C3C6184E"/>
    <w:lvl w:ilvl="0" w:tplc="D786C120">
      <w:start w:val="1"/>
      <w:numFmt w:val="decimal"/>
      <w:lvlText w:val="%1."/>
      <w:lvlJc w:val="left"/>
      <w:pPr>
        <w:ind w:left="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15:restartNumberingAfterBreak="0">
    <w:nsid w:val="47787BBC"/>
    <w:multiLevelType w:val="hybridMultilevel"/>
    <w:tmpl w:val="C030A266"/>
    <w:lvl w:ilvl="0" w:tplc="7CDA2D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B652D9E"/>
    <w:multiLevelType w:val="hybridMultilevel"/>
    <w:tmpl w:val="A31E65F4"/>
    <w:lvl w:ilvl="0" w:tplc="B220162C">
      <w:numFmt w:val="bullet"/>
      <w:lvlText w:val="-"/>
      <w:lvlJc w:val="left"/>
      <w:pPr>
        <w:ind w:left="1309" w:hanging="360"/>
      </w:pPr>
      <w:rPr>
        <w:rFonts w:ascii="Times New Roman" w:eastAsia="Times New Roman" w:hAnsi="Times New Roman" w:cs="Times New Roman" w:hint="default"/>
        <w:w w:val="99"/>
        <w:sz w:val="24"/>
        <w:szCs w:val="24"/>
        <w:lang w:eastAsia="en-US" w:bidi="ar-SA"/>
      </w:rPr>
    </w:lvl>
    <w:lvl w:ilvl="1" w:tplc="0DB4EE48">
      <w:numFmt w:val="bullet"/>
      <w:lvlText w:val="•"/>
      <w:lvlJc w:val="left"/>
      <w:pPr>
        <w:ind w:left="2094" w:hanging="360"/>
      </w:pPr>
      <w:rPr>
        <w:rFonts w:hint="default"/>
        <w:lang w:eastAsia="en-US" w:bidi="ar-SA"/>
      </w:rPr>
    </w:lvl>
    <w:lvl w:ilvl="2" w:tplc="F0D6D91A">
      <w:numFmt w:val="bullet"/>
      <w:lvlText w:val="•"/>
      <w:lvlJc w:val="left"/>
      <w:pPr>
        <w:ind w:left="2889" w:hanging="360"/>
      </w:pPr>
      <w:rPr>
        <w:rFonts w:hint="default"/>
        <w:lang w:eastAsia="en-US" w:bidi="ar-SA"/>
      </w:rPr>
    </w:lvl>
    <w:lvl w:ilvl="3" w:tplc="41C47512">
      <w:numFmt w:val="bullet"/>
      <w:lvlText w:val="•"/>
      <w:lvlJc w:val="left"/>
      <w:pPr>
        <w:ind w:left="3684" w:hanging="360"/>
      </w:pPr>
      <w:rPr>
        <w:rFonts w:hint="default"/>
        <w:lang w:eastAsia="en-US" w:bidi="ar-SA"/>
      </w:rPr>
    </w:lvl>
    <w:lvl w:ilvl="4" w:tplc="C2EC6D9A">
      <w:numFmt w:val="bullet"/>
      <w:lvlText w:val="•"/>
      <w:lvlJc w:val="left"/>
      <w:pPr>
        <w:ind w:left="4479" w:hanging="360"/>
      </w:pPr>
      <w:rPr>
        <w:rFonts w:hint="default"/>
        <w:lang w:eastAsia="en-US" w:bidi="ar-SA"/>
      </w:rPr>
    </w:lvl>
    <w:lvl w:ilvl="5" w:tplc="4F248264">
      <w:numFmt w:val="bullet"/>
      <w:lvlText w:val="•"/>
      <w:lvlJc w:val="left"/>
      <w:pPr>
        <w:ind w:left="5274" w:hanging="360"/>
      </w:pPr>
      <w:rPr>
        <w:rFonts w:hint="default"/>
        <w:lang w:eastAsia="en-US" w:bidi="ar-SA"/>
      </w:rPr>
    </w:lvl>
    <w:lvl w:ilvl="6" w:tplc="B4B2C624">
      <w:numFmt w:val="bullet"/>
      <w:lvlText w:val="•"/>
      <w:lvlJc w:val="left"/>
      <w:pPr>
        <w:ind w:left="6068" w:hanging="360"/>
      </w:pPr>
      <w:rPr>
        <w:rFonts w:hint="default"/>
        <w:lang w:eastAsia="en-US" w:bidi="ar-SA"/>
      </w:rPr>
    </w:lvl>
    <w:lvl w:ilvl="7" w:tplc="F5C8B93C">
      <w:numFmt w:val="bullet"/>
      <w:lvlText w:val="•"/>
      <w:lvlJc w:val="left"/>
      <w:pPr>
        <w:ind w:left="6863" w:hanging="360"/>
      </w:pPr>
      <w:rPr>
        <w:rFonts w:hint="default"/>
        <w:lang w:eastAsia="en-US" w:bidi="ar-SA"/>
      </w:rPr>
    </w:lvl>
    <w:lvl w:ilvl="8" w:tplc="CF42978E">
      <w:numFmt w:val="bullet"/>
      <w:lvlText w:val="•"/>
      <w:lvlJc w:val="left"/>
      <w:pPr>
        <w:ind w:left="7658" w:hanging="360"/>
      </w:pPr>
      <w:rPr>
        <w:rFonts w:hint="default"/>
        <w:lang w:eastAsia="en-US" w:bidi="ar-SA"/>
      </w:rPr>
    </w:lvl>
  </w:abstractNum>
  <w:abstractNum w:abstractNumId="22" w15:restartNumberingAfterBreak="0">
    <w:nsid w:val="4C2621AF"/>
    <w:multiLevelType w:val="hybridMultilevel"/>
    <w:tmpl w:val="9CC0D8BC"/>
    <w:lvl w:ilvl="0" w:tplc="78AA9952">
      <w:start w:val="1"/>
      <w:numFmt w:val="decimal"/>
      <w:lvlText w:val="%1."/>
      <w:lvlJc w:val="left"/>
      <w:pPr>
        <w:ind w:left="829" w:hanging="241"/>
        <w:jc w:val="left"/>
      </w:pPr>
      <w:rPr>
        <w:rFonts w:ascii="Times New Roman" w:eastAsia="Times New Roman" w:hAnsi="Times New Roman" w:cs="Times New Roman"/>
        <w:b/>
        <w:w w:val="100"/>
        <w:lang w:eastAsia="en-US" w:bidi="ar-SA"/>
      </w:rPr>
    </w:lvl>
    <w:lvl w:ilvl="1" w:tplc="925E9246">
      <w:start w:val="1"/>
      <w:numFmt w:val="lowerLetter"/>
      <w:lvlText w:val="%2."/>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2" w:tplc="A1F82E40">
      <w:start w:val="1"/>
      <w:numFmt w:val="upperLetter"/>
      <w:lvlText w:val="%3."/>
      <w:lvlJc w:val="left"/>
      <w:pPr>
        <w:ind w:left="880" w:hanging="293"/>
        <w:jc w:val="left"/>
      </w:pPr>
      <w:rPr>
        <w:rFonts w:ascii="Times New Roman" w:eastAsia="Times New Roman" w:hAnsi="Times New Roman" w:cs="Times New Roman"/>
        <w:b/>
        <w:bCs/>
        <w:spacing w:val="0"/>
        <w:w w:val="100"/>
        <w:sz w:val="24"/>
        <w:szCs w:val="24"/>
        <w:lang w:eastAsia="en-US" w:bidi="ar-SA"/>
      </w:rPr>
    </w:lvl>
    <w:lvl w:ilvl="3" w:tplc="1E2C0386">
      <w:start w:val="1"/>
      <w:numFmt w:val="decimal"/>
      <w:lvlText w:val="%4."/>
      <w:lvlJc w:val="left"/>
      <w:pPr>
        <w:ind w:left="873" w:hanging="285"/>
        <w:jc w:val="left"/>
      </w:pPr>
      <w:rPr>
        <w:rFonts w:hint="default"/>
        <w:b w:val="0"/>
        <w:w w:val="100"/>
        <w:lang w:eastAsia="en-US" w:bidi="ar-SA"/>
      </w:rPr>
    </w:lvl>
    <w:lvl w:ilvl="4" w:tplc="3CFA8F12">
      <w:start w:val="1"/>
      <w:numFmt w:val="lowerLetter"/>
      <w:lvlText w:val="%5."/>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5" w:tplc="51860F2E">
      <w:numFmt w:val="bullet"/>
      <w:lvlText w:val="•"/>
      <w:lvlJc w:val="left"/>
      <w:pPr>
        <w:ind w:left="4599" w:hanging="285"/>
      </w:pPr>
      <w:rPr>
        <w:rFonts w:hint="default"/>
        <w:lang w:eastAsia="en-US" w:bidi="ar-SA"/>
      </w:rPr>
    </w:lvl>
    <w:lvl w:ilvl="6" w:tplc="BC1AB340">
      <w:numFmt w:val="bullet"/>
      <w:lvlText w:val="•"/>
      <w:lvlJc w:val="left"/>
      <w:pPr>
        <w:ind w:left="5528" w:hanging="285"/>
      </w:pPr>
      <w:rPr>
        <w:rFonts w:hint="default"/>
        <w:lang w:eastAsia="en-US" w:bidi="ar-SA"/>
      </w:rPr>
    </w:lvl>
    <w:lvl w:ilvl="7" w:tplc="51FA54C6">
      <w:numFmt w:val="bullet"/>
      <w:lvlText w:val="•"/>
      <w:lvlJc w:val="left"/>
      <w:pPr>
        <w:ind w:left="6458" w:hanging="285"/>
      </w:pPr>
      <w:rPr>
        <w:rFonts w:hint="default"/>
        <w:lang w:eastAsia="en-US" w:bidi="ar-SA"/>
      </w:rPr>
    </w:lvl>
    <w:lvl w:ilvl="8" w:tplc="C88C2D44">
      <w:numFmt w:val="bullet"/>
      <w:lvlText w:val="•"/>
      <w:lvlJc w:val="left"/>
      <w:pPr>
        <w:ind w:left="7388" w:hanging="285"/>
      </w:pPr>
      <w:rPr>
        <w:rFonts w:hint="default"/>
        <w:lang w:eastAsia="en-US" w:bidi="ar-SA"/>
      </w:rPr>
    </w:lvl>
  </w:abstractNum>
  <w:abstractNum w:abstractNumId="23" w15:restartNumberingAfterBreak="0">
    <w:nsid w:val="4D976F29"/>
    <w:multiLevelType w:val="hybridMultilevel"/>
    <w:tmpl w:val="FCEA48FC"/>
    <w:lvl w:ilvl="0" w:tplc="DDCED264">
      <w:start w:val="1"/>
      <w:numFmt w:val="lowerLetter"/>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24" w15:restartNumberingAfterBreak="0">
    <w:nsid w:val="5833771A"/>
    <w:multiLevelType w:val="hybridMultilevel"/>
    <w:tmpl w:val="1EB8BE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2C2749"/>
    <w:multiLevelType w:val="hybridMultilevel"/>
    <w:tmpl w:val="8ECA4BD8"/>
    <w:lvl w:ilvl="0" w:tplc="085E3D14">
      <w:start w:val="1"/>
      <w:numFmt w:val="lowerLetter"/>
      <w:lvlText w:val="%1."/>
      <w:lvlJc w:val="left"/>
      <w:pPr>
        <w:ind w:left="995" w:hanging="285"/>
        <w:jc w:val="left"/>
      </w:pPr>
      <w:rPr>
        <w:rFonts w:ascii="Times New Roman" w:eastAsia="Times New Roman" w:hAnsi="Times New Roman" w:cs="Times New Roman" w:hint="default"/>
        <w:spacing w:val="0"/>
        <w:w w:val="100"/>
        <w:sz w:val="24"/>
        <w:szCs w:val="24"/>
        <w:lang w:eastAsia="en-US" w:bidi="ar-SA"/>
      </w:rPr>
    </w:lvl>
    <w:lvl w:ilvl="1" w:tplc="B5A86922">
      <w:numFmt w:val="bullet"/>
      <w:lvlText w:val="•"/>
      <w:lvlJc w:val="left"/>
      <w:pPr>
        <w:ind w:left="2720" w:hanging="285"/>
      </w:pPr>
      <w:rPr>
        <w:rFonts w:hint="default"/>
        <w:lang w:eastAsia="en-US" w:bidi="ar-SA"/>
      </w:rPr>
    </w:lvl>
    <w:lvl w:ilvl="2" w:tplc="D47C5A56">
      <w:numFmt w:val="bullet"/>
      <w:lvlText w:val="•"/>
      <w:lvlJc w:val="left"/>
      <w:pPr>
        <w:ind w:left="3445" w:hanging="285"/>
      </w:pPr>
      <w:rPr>
        <w:rFonts w:hint="default"/>
        <w:lang w:eastAsia="en-US" w:bidi="ar-SA"/>
      </w:rPr>
    </w:lvl>
    <w:lvl w:ilvl="3" w:tplc="21423B56">
      <w:numFmt w:val="bullet"/>
      <w:lvlText w:val="•"/>
      <w:lvlJc w:val="left"/>
      <w:pPr>
        <w:ind w:left="4170" w:hanging="285"/>
      </w:pPr>
      <w:rPr>
        <w:rFonts w:hint="default"/>
        <w:lang w:eastAsia="en-US" w:bidi="ar-SA"/>
      </w:rPr>
    </w:lvl>
    <w:lvl w:ilvl="4" w:tplc="9D92533C">
      <w:numFmt w:val="bullet"/>
      <w:lvlText w:val="•"/>
      <w:lvlJc w:val="left"/>
      <w:pPr>
        <w:ind w:left="4896" w:hanging="285"/>
      </w:pPr>
      <w:rPr>
        <w:rFonts w:hint="default"/>
        <w:lang w:eastAsia="en-US" w:bidi="ar-SA"/>
      </w:rPr>
    </w:lvl>
    <w:lvl w:ilvl="5" w:tplc="A28ED3B0">
      <w:numFmt w:val="bullet"/>
      <w:lvlText w:val="•"/>
      <w:lvlJc w:val="left"/>
      <w:pPr>
        <w:ind w:left="5621" w:hanging="285"/>
      </w:pPr>
      <w:rPr>
        <w:rFonts w:hint="default"/>
        <w:lang w:eastAsia="en-US" w:bidi="ar-SA"/>
      </w:rPr>
    </w:lvl>
    <w:lvl w:ilvl="6" w:tplc="C2DAA678">
      <w:numFmt w:val="bullet"/>
      <w:lvlText w:val="•"/>
      <w:lvlJc w:val="left"/>
      <w:pPr>
        <w:ind w:left="6346" w:hanging="285"/>
      </w:pPr>
      <w:rPr>
        <w:rFonts w:hint="default"/>
        <w:lang w:eastAsia="en-US" w:bidi="ar-SA"/>
      </w:rPr>
    </w:lvl>
    <w:lvl w:ilvl="7" w:tplc="F8708974">
      <w:numFmt w:val="bullet"/>
      <w:lvlText w:val="•"/>
      <w:lvlJc w:val="left"/>
      <w:pPr>
        <w:ind w:left="7072" w:hanging="285"/>
      </w:pPr>
      <w:rPr>
        <w:rFonts w:hint="default"/>
        <w:lang w:eastAsia="en-US" w:bidi="ar-SA"/>
      </w:rPr>
    </w:lvl>
    <w:lvl w:ilvl="8" w:tplc="ABEE6218">
      <w:numFmt w:val="bullet"/>
      <w:lvlText w:val="•"/>
      <w:lvlJc w:val="left"/>
      <w:pPr>
        <w:ind w:left="7797" w:hanging="285"/>
      </w:pPr>
      <w:rPr>
        <w:rFonts w:hint="default"/>
        <w:lang w:eastAsia="en-US" w:bidi="ar-SA"/>
      </w:rPr>
    </w:lvl>
  </w:abstractNum>
  <w:abstractNum w:abstractNumId="26" w15:restartNumberingAfterBreak="0">
    <w:nsid w:val="5FBC72F2"/>
    <w:multiLevelType w:val="hybridMultilevel"/>
    <w:tmpl w:val="352AF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582CF8"/>
    <w:multiLevelType w:val="hybridMultilevel"/>
    <w:tmpl w:val="AE80D83E"/>
    <w:lvl w:ilvl="0" w:tplc="5DC8600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6254AE3E">
      <w:numFmt w:val="bullet"/>
      <w:lvlText w:val="•"/>
      <w:lvlJc w:val="left"/>
      <w:pPr>
        <w:ind w:left="1716" w:hanging="285"/>
      </w:pPr>
      <w:rPr>
        <w:rFonts w:hint="default"/>
        <w:lang w:eastAsia="en-US" w:bidi="ar-SA"/>
      </w:rPr>
    </w:lvl>
    <w:lvl w:ilvl="2" w:tplc="240081E6">
      <w:numFmt w:val="bullet"/>
      <w:lvlText w:val="•"/>
      <w:lvlJc w:val="left"/>
      <w:pPr>
        <w:ind w:left="2553" w:hanging="285"/>
      </w:pPr>
      <w:rPr>
        <w:rFonts w:hint="default"/>
        <w:lang w:eastAsia="en-US" w:bidi="ar-SA"/>
      </w:rPr>
    </w:lvl>
    <w:lvl w:ilvl="3" w:tplc="B4B6220E">
      <w:numFmt w:val="bullet"/>
      <w:lvlText w:val="•"/>
      <w:lvlJc w:val="left"/>
      <w:pPr>
        <w:ind w:left="3390" w:hanging="285"/>
      </w:pPr>
      <w:rPr>
        <w:rFonts w:hint="default"/>
        <w:lang w:eastAsia="en-US" w:bidi="ar-SA"/>
      </w:rPr>
    </w:lvl>
    <w:lvl w:ilvl="4" w:tplc="F3E88BC0">
      <w:numFmt w:val="bullet"/>
      <w:lvlText w:val="•"/>
      <w:lvlJc w:val="left"/>
      <w:pPr>
        <w:ind w:left="4227" w:hanging="285"/>
      </w:pPr>
      <w:rPr>
        <w:rFonts w:hint="default"/>
        <w:lang w:eastAsia="en-US" w:bidi="ar-SA"/>
      </w:rPr>
    </w:lvl>
    <w:lvl w:ilvl="5" w:tplc="D2BC29F6">
      <w:numFmt w:val="bullet"/>
      <w:lvlText w:val="•"/>
      <w:lvlJc w:val="left"/>
      <w:pPr>
        <w:ind w:left="5064" w:hanging="285"/>
      </w:pPr>
      <w:rPr>
        <w:rFonts w:hint="default"/>
        <w:lang w:eastAsia="en-US" w:bidi="ar-SA"/>
      </w:rPr>
    </w:lvl>
    <w:lvl w:ilvl="6" w:tplc="10C837D8">
      <w:numFmt w:val="bullet"/>
      <w:lvlText w:val="•"/>
      <w:lvlJc w:val="left"/>
      <w:pPr>
        <w:ind w:left="5900" w:hanging="285"/>
      </w:pPr>
      <w:rPr>
        <w:rFonts w:hint="default"/>
        <w:lang w:eastAsia="en-US" w:bidi="ar-SA"/>
      </w:rPr>
    </w:lvl>
    <w:lvl w:ilvl="7" w:tplc="DEAC1E24">
      <w:numFmt w:val="bullet"/>
      <w:lvlText w:val="•"/>
      <w:lvlJc w:val="left"/>
      <w:pPr>
        <w:ind w:left="6737" w:hanging="285"/>
      </w:pPr>
      <w:rPr>
        <w:rFonts w:hint="default"/>
        <w:lang w:eastAsia="en-US" w:bidi="ar-SA"/>
      </w:rPr>
    </w:lvl>
    <w:lvl w:ilvl="8" w:tplc="C4C07134">
      <w:numFmt w:val="bullet"/>
      <w:lvlText w:val="•"/>
      <w:lvlJc w:val="left"/>
      <w:pPr>
        <w:ind w:left="7574" w:hanging="285"/>
      </w:pPr>
      <w:rPr>
        <w:rFonts w:hint="default"/>
        <w:lang w:eastAsia="en-US" w:bidi="ar-SA"/>
      </w:rPr>
    </w:lvl>
  </w:abstractNum>
  <w:abstractNum w:abstractNumId="28" w15:restartNumberingAfterBreak="0">
    <w:nsid w:val="61BF2C8F"/>
    <w:multiLevelType w:val="hybridMultilevel"/>
    <w:tmpl w:val="879E3190"/>
    <w:lvl w:ilvl="0" w:tplc="E3F26A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9D3DF9"/>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30" w15:restartNumberingAfterBreak="0">
    <w:nsid w:val="68456B9A"/>
    <w:multiLevelType w:val="hybridMultilevel"/>
    <w:tmpl w:val="BF20A7C6"/>
    <w:lvl w:ilvl="0" w:tplc="FCB666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BD04D9"/>
    <w:multiLevelType w:val="hybridMultilevel"/>
    <w:tmpl w:val="A5BA77E2"/>
    <w:lvl w:ilvl="0" w:tplc="E5CE99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7803885"/>
    <w:multiLevelType w:val="hybridMultilevel"/>
    <w:tmpl w:val="35F09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484792"/>
    <w:multiLevelType w:val="hybridMultilevel"/>
    <w:tmpl w:val="0D54D420"/>
    <w:lvl w:ilvl="0" w:tplc="827C541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E55873"/>
    <w:multiLevelType w:val="hybridMultilevel"/>
    <w:tmpl w:val="05528100"/>
    <w:lvl w:ilvl="0" w:tplc="9618C466">
      <w:start w:val="1"/>
      <w:numFmt w:val="upperLetter"/>
      <w:lvlText w:val="%1."/>
      <w:lvlJc w:val="left"/>
      <w:pPr>
        <w:ind w:left="588" w:hanging="284"/>
      </w:pPr>
      <w:rPr>
        <w:rFonts w:ascii="Times New Roman" w:eastAsia="Times New Roman" w:hAnsi="Times New Roman" w:cs="Times New Roman" w:hint="default"/>
        <w:b/>
        <w:bCs/>
        <w:spacing w:val="-1"/>
        <w:w w:val="99"/>
        <w:sz w:val="24"/>
        <w:szCs w:val="24"/>
        <w:lang w:eastAsia="en-US" w:bidi="ar-SA"/>
      </w:rPr>
    </w:lvl>
    <w:lvl w:ilvl="1" w:tplc="95C0812C">
      <w:start w:val="1"/>
      <w:numFmt w:val="decimal"/>
      <w:lvlText w:val="%2."/>
      <w:lvlJc w:val="left"/>
      <w:pPr>
        <w:ind w:left="1308" w:hanging="360"/>
      </w:pPr>
      <w:rPr>
        <w:rFonts w:ascii="Times New Roman" w:eastAsia="Times New Roman" w:hAnsi="Times New Roman" w:cs="Times New Roman"/>
        <w:w w:val="100"/>
        <w:lang w:eastAsia="en-US" w:bidi="ar-SA"/>
      </w:rPr>
    </w:lvl>
    <w:lvl w:ilvl="2" w:tplc="43F470F4">
      <w:start w:val="1"/>
      <w:numFmt w:val="lowerLetter"/>
      <w:lvlText w:val="%3."/>
      <w:lvlJc w:val="left"/>
      <w:pPr>
        <w:ind w:left="1015" w:hanging="360"/>
      </w:pPr>
      <w:rPr>
        <w:rFonts w:ascii="Times New Roman" w:eastAsia="Times New Roman" w:hAnsi="Times New Roman" w:cs="Times New Roman" w:hint="default"/>
        <w:b w:val="0"/>
        <w:bCs/>
        <w:w w:val="100"/>
        <w:sz w:val="24"/>
        <w:szCs w:val="24"/>
        <w:lang w:eastAsia="en-US" w:bidi="ar-SA"/>
      </w:rPr>
    </w:lvl>
    <w:lvl w:ilvl="3" w:tplc="212AAF02">
      <w:start w:val="1"/>
      <w:numFmt w:val="decimal"/>
      <w:lvlText w:val="%4)"/>
      <w:lvlJc w:val="left"/>
      <w:pPr>
        <w:ind w:left="1308" w:hanging="360"/>
      </w:pPr>
      <w:rPr>
        <w:rFonts w:ascii="Times New Roman" w:eastAsia="Times New Roman" w:hAnsi="Times New Roman" w:cs="Times New Roman" w:hint="default"/>
        <w:w w:val="99"/>
        <w:sz w:val="24"/>
        <w:szCs w:val="24"/>
        <w:lang w:eastAsia="en-US" w:bidi="ar-SA"/>
      </w:rPr>
    </w:lvl>
    <w:lvl w:ilvl="4" w:tplc="4ACE3242">
      <w:start w:val="1"/>
      <w:numFmt w:val="lowerLetter"/>
      <w:lvlText w:val="%5)"/>
      <w:lvlJc w:val="left"/>
      <w:pPr>
        <w:ind w:left="1440" w:hanging="360"/>
      </w:pPr>
      <w:rPr>
        <w:rFonts w:ascii="Times New Roman" w:eastAsia="Times New Roman" w:hAnsi="Times New Roman" w:cs="Times New Roman" w:hint="default"/>
        <w:spacing w:val="-1"/>
        <w:w w:val="99"/>
        <w:sz w:val="24"/>
        <w:szCs w:val="24"/>
        <w:lang w:eastAsia="en-US" w:bidi="ar-SA"/>
      </w:rPr>
    </w:lvl>
    <w:lvl w:ilvl="5" w:tplc="6E96F712">
      <w:start w:val="1"/>
      <w:numFmt w:val="decimal"/>
      <w:lvlText w:val="(%6)"/>
      <w:lvlJc w:val="left"/>
      <w:pPr>
        <w:ind w:left="1154" w:hanging="360"/>
      </w:pPr>
      <w:rPr>
        <w:rFonts w:ascii="Times New Roman" w:eastAsia="Times New Roman" w:hAnsi="Times New Roman" w:cs="Times New Roman" w:hint="default"/>
        <w:w w:val="99"/>
        <w:sz w:val="24"/>
        <w:szCs w:val="24"/>
        <w:lang w:eastAsia="en-US" w:bidi="ar-SA"/>
      </w:rPr>
    </w:lvl>
    <w:lvl w:ilvl="6" w:tplc="232249E4">
      <w:numFmt w:val="bullet"/>
      <w:lvlText w:val="•"/>
      <w:lvlJc w:val="left"/>
      <w:pPr>
        <w:ind w:left="1440" w:hanging="360"/>
      </w:pPr>
      <w:rPr>
        <w:lang w:eastAsia="en-US" w:bidi="ar-SA"/>
      </w:rPr>
    </w:lvl>
    <w:lvl w:ilvl="7" w:tplc="FD66E41C">
      <w:numFmt w:val="bullet"/>
      <w:lvlText w:val="•"/>
      <w:lvlJc w:val="left"/>
      <w:pPr>
        <w:ind w:left="3241" w:hanging="360"/>
      </w:pPr>
      <w:rPr>
        <w:lang w:eastAsia="en-US" w:bidi="ar-SA"/>
      </w:rPr>
    </w:lvl>
    <w:lvl w:ilvl="8" w:tplc="C7160E36">
      <w:numFmt w:val="bullet"/>
      <w:lvlText w:val="•"/>
      <w:lvlJc w:val="left"/>
      <w:pPr>
        <w:ind w:left="5043" w:hanging="360"/>
      </w:pPr>
      <w:rPr>
        <w:lang w:eastAsia="en-US" w:bidi="ar-SA"/>
      </w:rPr>
    </w:lvl>
  </w:abstractNum>
  <w:num w:numId="1" w16cid:durableId="2046903028">
    <w:abstractNumId w:val="1"/>
  </w:num>
  <w:num w:numId="2" w16cid:durableId="552083106">
    <w:abstractNumId w:val="4"/>
  </w:num>
  <w:num w:numId="3" w16cid:durableId="87700413">
    <w:abstractNumId w:val="7"/>
  </w:num>
  <w:num w:numId="4" w16cid:durableId="583732311">
    <w:abstractNumId w:val="14"/>
  </w:num>
  <w:num w:numId="5" w16cid:durableId="967470869">
    <w:abstractNumId w:val="34"/>
  </w:num>
  <w:num w:numId="6" w16cid:durableId="844589497">
    <w:abstractNumId w:val="6"/>
  </w:num>
  <w:num w:numId="7" w16cid:durableId="946885824">
    <w:abstractNumId w:val="26"/>
  </w:num>
  <w:num w:numId="8" w16cid:durableId="1987664696">
    <w:abstractNumId w:val="33"/>
  </w:num>
  <w:num w:numId="9" w16cid:durableId="1713647897">
    <w:abstractNumId w:val="15"/>
  </w:num>
  <w:num w:numId="10" w16cid:durableId="697966852">
    <w:abstractNumId w:val="9"/>
  </w:num>
  <w:num w:numId="11" w16cid:durableId="179378685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2" w16cid:durableId="2137065410">
    <w:abstractNumId w:val="17"/>
  </w:num>
  <w:num w:numId="13" w16cid:durableId="1951937660">
    <w:abstractNumId w:val="22"/>
  </w:num>
  <w:num w:numId="14" w16cid:durableId="1849169740">
    <w:abstractNumId w:val="27"/>
  </w:num>
  <w:num w:numId="15" w16cid:durableId="517082413">
    <w:abstractNumId w:val="13"/>
  </w:num>
  <w:num w:numId="16" w16cid:durableId="967056153">
    <w:abstractNumId w:val="19"/>
  </w:num>
  <w:num w:numId="17" w16cid:durableId="913658899">
    <w:abstractNumId w:val="25"/>
  </w:num>
  <w:num w:numId="18" w16cid:durableId="1573924277">
    <w:abstractNumId w:val="12"/>
  </w:num>
  <w:num w:numId="19" w16cid:durableId="1495533377">
    <w:abstractNumId w:val="28"/>
  </w:num>
  <w:num w:numId="20" w16cid:durableId="1474985524">
    <w:abstractNumId w:val="16"/>
  </w:num>
  <w:num w:numId="21" w16cid:durableId="1430616148">
    <w:abstractNumId w:val="21"/>
  </w:num>
  <w:num w:numId="22" w16cid:durableId="34741597">
    <w:abstractNumId w:val="32"/>
  </w:num>
  <w:num w:numId="23" w16cid:durableId="1473407808">
    <w:abstractNumId w:val="24"/>
  </w:num>
  <w:num w:numId="24" w16cid:durableId="685983232">
    <w:abstractNumId w:val="3"/>
  </w:num>
  <w:num w:numId="25" w16cid:durableId="143350700">
    <w:abstractNumId w:val="23"/>
  </w:num>
  <w:num w:numId="26" w16cid:durableId="161700740">
    <w:abstractNumId w:val="2"/>
  </w:num>
  <w:num w:numId="27" w16cid:durableId="256406241">
    <w:abstractNumId w:val="20"/>
  </w:num>
  <w:num w:numId="28" w16cid:durableId="1877236961">
    <w:abstractNumId w:val="31"/>
  </w:num>
  <w:num w:numId="29" w16cid:durableId="711879679">
    <w:abstractNumId w:val="5"/>
  </w:num>
  <w:num w:numId="30" w16cid:durableId="70659031">
    <w:abstractNumId w:val="11"/>
  </w:num>
  <w:num w:numId="31" w16cid:durableId="1839955056">
    <w:abstractNumId w:val="8"/>
  </w:num>
  <w:num w:numId="32" w16cid:durableId="1442335454">
    <w:abstractNumId w:val="10"/>
  </w:num>
  <w:num w:numId="33" w16cid:durableId="1702392167">
    <w:abstractNumId w:val="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4" w16cid:durableId="1785615523">
    <w:abstractNumId w:val="30"/>
  </w:num>
  <w:num w:numId="35" w16cid:durableId="1367557914">
    <w:abstractNumId w:val="29"/>
  </w:num>
  <w:num w:numId="36" w16cid:durableId="270556580">
    <w:abstractNumId w:val="1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6B6"/>
    <w:rsid w:val="000038CE"/>
    <w:rsid w:val="0000437D"/>
    <w:rsid w:val="000057E5"/>
    <w:rsid w:val="00006B21"/>
    <w:rsid w:val="000131F4"/>
    <w:rsid w:val="00015F18"/>
    <w:rsid w:val="00016CA0"/>
    <w:rsid w:val="00021E58"/>
    <w:rsid w:val="00023004"/>
    <w:rsid w:val="0002378E"/>
    <w:rsid w:val="00027427"/>
    <w:rsid w:val="000316BC"/>
    <w:rsid w:val="00033EEE"/>
    <w:rsid w:val="00034757"/>
    <w:rsid w:val="00034AAB"/>
    <w:rsid w:val="00040C06"/>
    <w:rsid w:val="000418A9"/>
    <w:rsid w:val="00042781"/>
    <w:rsid w:val="00045613"/>
    <w:rsid w:val="000507AE"/>
    <w:rsid w:val="0005136F"/>
    <w:rsid w:val="00051FB4"/>
    <w:rsid w:val="00053F93"/>
    <w:rsid w:val="00061C51"/>
    <w:rsid w:val="00063DDE"/>
    <w:rsid w:val="0006759F"/>
    <w:rsid w:val="000709E5"/>
    <w:rsid w:val="00071BEA"/>
    <w:rsid w:val="000725B9"/>
    <w:rsid w:val="00073287"/>
    <w:rsid w:val="000743C9"/>
    <w:rsid w:val="00075DC8"/>
    <w:rsid w:val="00081ED4"/>
    <w:rsid w:val="000824BC"/>
    <w:rsid w:val="000836AA"/>
    <w:rsid w:val="00084942"/>
    <w:rsid w:val="0008509F"/>
    <w:rsid w:val="000867A8"/>
    <w:rsid w:val="00086DF0"/>
    <w:rsid w:val="00086EC5"/>
    <w:rsid w:val="000872B6"/>
    <w:rsid w:val="00090D77"/>
    <w:rsid w:val="000968EA"/>
    <w:rsid w:val="000A1565"/>
    <w:rsid w:val="000A19DA"/>
    <w:rsid w:val="000A40AC"/>
    <w:rsid w:val="000A5300"/>
    <w:rsid w:val="000A7A98"/>
    <w:rsid w:val="000B3C46"/>
    <w:rsid w:val="000B3E63"/>
    <w:rsid w:val="000B5145"/>
    <w:rsid w:val="000B6642"/>
    <w:rsid w:val="000B6B8C"/>
    <w:rsid w:val="000C3088"/>
    <w:rsid w:val="000C366C"/>
    <w:rsid w:val="000C3BAA"/>
    <w:rsid w:val="000C4090"/>
    <w:rsid w:val="000C7FBC"/>
    <w:rsid w:val="000D1972"/>
    <w:rsid w:val="000E0895"/>
    <w:rsid w:val="000E22C3"/>
    <w:rsid w:val="000E3499"/>
    <w:rsid w:val="000E34DF"/>
    <w:rsid w:val="000E383E"/>
    <w:rsid w:val="000E61FE"/>
    <w:rsid w:val="000E7DF4"/>
    <w:rsid w:val="000F058B"/>
    <w:rsid w:val="000F2A64"/>
    <w:rsid w:val="000F743E"/>
    <w:rsid w:val="000F7832"/>
    <w:rsid w:val="00100DA3"/>
    <w:rsid w:val="001030E0"/>
    <w:rsid w:val="00103C60"/>
    <w:rsid w:val="00105F4B"/>
    <w:rsid w:val="001068CA"/>
    <w:rsid w:val="00107DAF"/>
    <w:rsid w:val="00110C2A"/>
    <w:rsid w:val="0011151D"/>
    <w:rsid w:val="001121CE"/>
    <w:rsid w:val="00113A31"/>
    <w:rsid w:val="001169F7"/>
    <w:rsid w:val="00116EF9"/>
    <w:rsid w:val="0012141A"/>
    <w:rsid w:val="00121AF0"/>
    <w:rsid w:val="00126DDF"/>
    <w:rsid w:val="00130EE1"/>
    <w:rsid w:val="00131759"/>
    <w:rsid w:val="001324A4"/>
    <w:rsid w:val="001349B3"/>
    <w:rsid w:val="0013684E"/>
    <w:rsid w:val="00136D7A"/>
    <w:rsid w:val="00136E13"/>
    <w:rsid w:val="001417A2"/>
    <w:rsid w:val="00141CB1"/>
    <w:rsid w:val="00141ED5"/>
    <w:rsid w:val="001435F8"/>
    <w:rsid w:val="00143F40"/>
    <w:rsid w:val="00145F7B"/>
    <w:rsid w:val="0014646D"/>
    <w:rsid w:val="00146CC6"/>
    <w:rsid w:val="001519D6"/>
    <w:rsid w:val="0015585A"/>
    <w:rsid w:val="00156AC0"/>
    <w:rsid w:val="00157131"/>
    <w:rsid w:val="0016009B"/>
    <w:rsid w:val="00160D61"/>
    <w:rsid w:val="00167D3D"/>
    <w:rsid w:val="00170923"/>
    <w:rsid w:val="00173E87"/>
    <w:rsid w:val="00175D35"/>
    <w:rsid w:val="00175D69"/>
    <w:rsid w:val="00180AB7"/>
    <w:rsid w:val="00185A54"/>
    <w:rsid w:val="001872D6"/>
    <w:rsid w:val="00187F0F"/>
    <w:rsid w:val="0019099B"/>
    <w:rsid w:val="00190C39"/>
    <w:rsid w:val="00190F67"/>
    <w:rsid w:val="001927C6"/>
    <w:rsid w:val="00193926"/>
    <w:rsid w:val="00195E4B"/>
    <w:rsid w:val="001960BD"/>
    <w:rsid w:val="001A0B9C"/>
    <w:rsid w:val="001A0DF8"/>
    <w:rsid w:val="001A2E08"/>
    <w:rsid w:val="001A63BB"/>
    <w:rsid w:val="001A6425"/>
    <w:rsid w:val="001A6E7B"/>
    <w:rsid w:val="001B1E9A"/>
    <w:rsid w:val="001B660B"/>
    <w:rsid w:val="001B70F0"/>
    <w:rsid w:val="001C20A1"/>
    <w:rsid w:val="001C2D68"/>
    <w:rsid w:val="001C3AE1"/>
    <w:rsid w:val="001C4685"/>
    <w:rsid w:val="001C475A"/>
    <w:rsid w:val="001C5195"/>
    <w:rsid w:val="001D02C5"/>
    <w:rsid w:val="001D0C20"/>
    <w:rsid w:val="001D31CC"/>
    <w:rsid w:val="001E703A"/>
    <w:rsid w:val="001E760F"/>
    <w:rsid w:val="001F32C2"/>
    <w:rsid w:val="00200294"/>
    <w:rsid w:val="002005AF"/>
    <w:rsid w:val="0020218D"/>
    <w:rsid w:val="0020233A"/>
    <w:rsid w:val="0020345A"/>
    <w:rsid w:val="002055BF"/>
    <w:rsid w:val="00205EA5"/>
    <w:rsid w:val="00206670"/>
    <w:rsid w:val="00206A94"/>
    <w:rsid w:val="00206EB8"/>
    <w:rsid w:val="00211105"/>
    <w:rsid w:val="00211356"/>
    <w:rsid w:val="00213700"/>
    <w:rsid w:val="00213C55"/>
    <w:rsid w:val="00216863"/>
    <w:rsid w:val="00220BF6"/>
    <w:rsid w:val="00220C89"/>
    <w:rsid w:val="002218B0"/>
    <w:rsid w:val="00226208"/>
    <w:rsid w:val="0022699D"/>
    <w:rsid w:val="00227B75"/>
    <w:rsid w:val="00232FE9"/>
    <w:rsid w:val="00233DF0"/>
    <w:rsid w:val="002406F1"/>
    <w:rsid w:val="00244697"/>
    <w:rsid w:val="00244C45"/>
    <w:rsid w:val="002522E7"/>
    <w:rsid w:val="00253744"/>
    <w:rsid w:val="00254D75"/>
    <w:rsid w:val="00255F44"/>
    <w:rsid w:val="00260929"/>
    <w:rsid w:val="0026258F"/>
    <w:rsid w:val="00262A28"/>
    <w:rsid w:val="00264F46"/>
    <w:rsid w:val="00265C9F"/>
    <w:rsid w:val="00266A86"/>
    <w:rsid w:val="00275FA1"/>
    <w:rsid w:val="00276AA6"/>
    <w:rsid w:val="00283366"/>
    <w:rsid w:val="00285C45"/>
    <w:rsid w:val="00285D9B"/>
    <w:rsid w:val="0028768E"/>
    <w:rsid w:val="002903E1"/>
    <w:rsid w:val="00294860"/>
    <w:rsid w:val="00296DE1"/>
    <w:rsid w:val="00296DF9"/>
    <w:rsid w:val="002A0285"/>
    <w:rsid w:val="002A17EA"/>
    <w:rsid w:val="002A1AC3"/>
    <w:rsid w:val="002A2BB5"/>
    <w:rsid w:val="002B63DE"/>
    <w:rsid w:val="002C20B4"/>
    <w:rsid w:val="002C734D"/>
    <w:rsid w:val="002D0BDF"/>
    <w:rsid w:val="002D69ED"/>
    <w:rsid w:val="002D7057"/>
    <w:rsid w:val="002D767A"/>
    <w:rsid w:val="002E4D0C"/>
    <w:rsid w:val="002E59E6"/>
    <w:rsid w:val="002E7A6A"/>
    <w:rsid w:val="002E7FC5"/>
    <w:rsid w:val="002F25F8"/>
    <w:rsid w:val="002F2E49"/>
    <w:rsid w:val="002F3377"/>
    <w:rsid w:val="002F5626"/>
    <w:rsid w:val="002F6F08"/>
    <w:rsid w:val="00302FCE"/>
    <w:rsid w:val="003044EA"/>
    <w:rsid w:val="003070D5"/>
    <w:rsid w:val="003079C2"/>
    <w:rsid w:val="003153DA"/>
    <w:rsid w:val="0031564E"/>
    <w:rsid w:val="00316C02"/>
    <w:rsid w:val="00317E6A"/>
    <w:rsid w:val="003202F9"/>
    <w:rsid w:val="00321072"/>
    <w:rsid w:val="003211B0"/>
    <w:rsid w:val="0032485A"/>
    <w:rsid w:val="00326D80"/>
    <w:rsid w:val="00330B87"/>
    <w:rsid w:val="00340F10"/>
    <w:rsid w:val="003434EC"/>
    <w:rsid w:val="00345149"/>
    <w:rsid w:val="00346913"/>
    <w:rsid w:val="00354199"/>
    <w:rsid w:val="003563D3"/>
    <w:rsid w:val="00360A73"/>
    <w:rsid w:val="0036498F"/>
    <w:rsid w:val="00366B4E"/>
    <w:rsid w:val="003709F4"/>
    <w:rsid w:val="003715C8"/>
    <w:rsid w:val="00372CF1"/>
    <w:rsid w:val="00374001"/>
    <w:rsid w:val="00375A5C"/>
    <w:rsid w:val="00375B24"/>
    <w:rsid w:val="00375F2D"/>
    <w:rsid w:val="003772EF"/>
    <w:rsid w:val="0037799D"/>
    <w:rsid w:val="003814F8"/>
    <w:rsid w:val="0038176E"/>
    <w:rsid w:val="00381BBA"/>
    <w:rsid w:val="00382871"/>
    <w:rsid w:val="00383510"/>
    <w:rsid w:val="00383657"/>
    <w:rsid w:val="0038582C"/>
    <w:rsid w:val="00386AD3"/>
    <w:rsid w:val="0039262C"/>
    <w:rsid w:val="00394DB1"/>
    <w:rsid w:val="003975C3"/>
    <w:rsid w:val="003A187A"/>
    <w:rsid w:val="003A1F4E"/>
    <w:rsid w:val="003A5F96"/>
    <w:rsid w:val="003A616E"/>
    <w:rsid w:val="003A6349"/>
    <w:rsid w:val="003B0A14"/>
    <w:rsid w:val="003B22F3"/>
    <w:rsid w:val="003B2CEE"/>
    <w:rsid w:val="003C0D71"/>
    <w:rsid w:val="003C140E"/>
    <w:rsid w:val="003C1AD4"/>
    <w:rsid w:val="003C3745"/>
    <w:rsid w:val="003C3F9E"/>
    <w:rsid w:val="003C607C"/>
    <w:rsid w:val="003D35D0"/>
    <w:rsid w:val="003D440D"/>
    <w:rsid w:val="003E0545"/>
    <w:rsid w:val="003E07CC"/>
    <w:rsid w:val="003E288D"/>
    <w:rsid w:val="003E34FE"/>
    <w:rsid w:val="003E5A0B"/>
    <w:rsid w:val="003F0AB8"/>
    <w:rsid w:val="003F1242"/>
    <w:rsid w:val="003F2089"/>
    <w:rsid w:val="003F3046"/>
    <w:rsid w:val="003F3F38"/>
    <w:rsid w:val="003F78B1"/>
    <w:rsid w:val="00401479"/>
    <w:rsid w:val="004017BF"/>
    <w:rsid w:val="00401DDA"/>
    <w:rsid w:val="00414E8F"/>
    <w:rsid w:val="00415451"/>
    <w:rsid w:val="00417494"/>
    <w:rsid w:val="00421CC2"/>
    <w:rsid w:val="00422235"/>
    <w:rsid w:val="00426CA0"/>
    <w:rsid w:val="00431004"/>
    <w:rsid w:val="00434F0F"/>
    <w:rsid w:val="00440FD7"/>
    <w:rsid w:val="00442B93"/>
    <w:rsid w:val="0044510D"/>
    <w:rsid w:val="004477B2"/>
    <w:rsid w:val="00451067"/>
    <w:rsid w:val="00454431"/>
    <w:rsid w:val="00454A38"/>
    <w:rsid w:val="004617A5"/>
    <w:rsid w:val="00462652"/>
    <w:rsid w:val="00467C43"/>
    <w:rsid w:val="00470DB7"/>
    <w:rsid w:val="00471AB6"/>
    <w:rsid w:val="00472017"/>
    <w:rsid w:val="00474B4C"/>
    <w:rsid w:val="0048755D"/>
    <w:rsid w:val="00490A7C"/>
    <w:rsid w:val="004936B0"/>
    <w:rsid w:val="00495DB5"/>
    <w:rsid w:val="004A00A9"/>
    <w:rsid w:val="004A2507"/>
    <w:rsid w:val="004A30F2"/>
    <w:rsid w:val="004A7F92"/>
    <w:rsid w:val="004B2FEF"/>
    <w:rsid w:val="004B4C0F"/>
    <w:rsid w:val="004B4C2C"/>
    <w:rsid w:val="004B6CC8"/>
    <w:rsid w:val="004C2A17"/>
    <w:rsid w:val="004C3B64"/>
    <w:rsid w:val="004C49E6"/>
    <w:rsid w:val="004C4AD7"/>
    <w:rsid w:val="004C74A4"/>
    <w:rsid w:val="004D192A"/>
    <w:rsid w:val="004D46ED"/>
    <w:rsid w:val="004D4B7D"/>
    <w:rsid w:val="004E1242"/>
    <w:rsid w:val="004E422B"/>
    <w:rsid w:val="004E5A6F"/>
    <w:rsid w:val="004E73CF"/>
    <w:rsid w:val="004F2D7A"/>
    <w:rsid w:val="00500875"/>
    <w:rsid w:val="0050176B"/>
    <w:rsid w:val="00501D20"/>
    <w:rsid w:val="005036A1"/>
    <w:rsid w:val="00504656"/>
    <w:rsid w:val="0050629F"/>
    <w:rsid w:val="005074BE"/>
    <w:rsid w:val="005130EF"/>
    <w:rsid w:val="005148EE"/>
    <w:rsid w:val="0051703E"/>
    <w:rsid w:val="00521B40"/>
    <w:rsid w:val="00522B1A"/>
    <w:rsid w:val="005243EC"/>
    <w:rsid w:val="005269F3"/>
    <w:rsid w:val="00527A4C"/>
    <w:rsid w:val="005315B7"/>
    <w:rsid w:val="00531B11"/>
    <w:rsid w:val="005374DA"/>
    <w:rsid w:val="005422D1"/>
    <w:rsid w:val="00546670"/>
    <w:rsid w:val="00557100"/>
    <w:rsid w:val="00557885"/>
    <w:rsid w:val="00560AD8"/>
    <w:rsid w:val="00563989"/>
    <w:rsid w:val="00563F44"/>
    <w:rsid w:val="00566120"/>
    <w:rsid w:val="00566640"/>
    <w:rsid w:val="00572AD1"/>
    <w:rsid w:val="0057517B"/>
    <w:rsid w:val="00577092"/>
    <w:rsid w:val="005774F2"/>
    <w:rsid w:val="00586430"/>
    <w:rsid w:val="00590BD2"/>
    <w:rsid w:val="00590EE8"/>
    <w:rsid w:val="00595DB7"/>
    <w:rsid w:val="00596C58"/>
    <w:rsid w:val="005A09F7"/>
    <w:rsid w:val="005A526D"/>
    <w:rsid w:val="005A7C7D"/>
    <w:rsid w:val="005B25B5"/>
    <w:rsid w:val="005B4083"/>
    <w:rsid w:val="005C2EA8"/>
    <w:rsid w:val="005C60F5"/>
    <w:rsid w:val="005D143D"/>
    <w:rsid w:val="005D375E"/>
    <w:rsid w:val="005E0DDC"/>
    <w:rsid w:val="005E154F"/>
    <w:rsid w:val="005E3E59"/>
    <w:rsid w:val="005E4E06"/>
    <w:rsid w:val="005E6311"/>
    <w:rsid w:val="005E6A4E"/>
    <w:rsid w:val="005E6B5F"/>
    <w:rsid w:val="005E7762"/>
    <w:rsid w:val="005F0419"/>
    <w:rsid w:val="005F29E2"/>
    <w:rsid w:val="005F31C5"/>
    <w:rsid w:val="005F4CCA"/>
    <w:rsid w:val="005F7BDB"/>
    <w:rsid w:val="00601579"/>
    <w:rsid w:val="00601B13"/>
    <w:rsid w:val="00604D10"/>
    <w:rsid w:val="00606876"/>
    <w:rsid w:val="00606ADE"/>
    <w:rsid w:val="00606FB8"/>
    <w:rsid w:val="00615E0F"/>
    <w:rsid w:val="00616EE6"/>
    <w:rsid w:val="0061725A"/>
    <w:rsid w:val="00621AB0"/>
    <w:rsid w:val="00623172"/>
    <w:rsid w:val="0062324F"/>
    <w:rsid w:val="00625C4F"/>
    <w:rsid w:val="00632DF9"/>
    <w:rsid w:val="00632E27"/>
    <w:rsid w:val="00633376"/>
    <w:rsid w:val="0063391A"/>
    <w:rsid w:val="00640D30"/>
    <w:rsid w:val="00641146"/>
    <w:rsid w:val="00641FFD"/>
    <w:rsid w:val="006517A4"/>
    <w:rsid w:val="00656C6D"/>
    <w:rsid w:val="0065763C"/>
    <w:rsid w:val="00662DC4"/>
    <w:rsid w:val="0066777A"/>
    <w:rsid w:val="00671052"/>
    <w:rsid w:val="00671BA0"/>
    <w:rsid w:val="0067509D"/>
    <w:rsid w:val="00675C7E"/>
    <w:rsid w:val="00676CC1"/>
    <w:rsid w:val="00677F3F"/>
    <w:rsid w:val="00680A58"/>
    <w:rsid w:val="006812FC"/>
    <w:rsid w:val="0068338F"/>
    <w:rsid w:val="006834A1"/>
    <w:rsid w:val="0068430C"/>
    <w:rsid w:val="00685464"/>
    <w:rsid w:val="00686A31"/>
    <w:rsid w:val="00696700"/>
    <w:rsid w:val="006A1503"/>
    <w:rsid w:val="006A2AE1"/>
    <w:rsid w:val="006A46C0"/>
    <w:rsid w:val="006A4B48"/>
    <w:rsid w:val="006A6D81"/>
    <w:rsid w:val="006B098A"/>
    <w:rsid w:val="006B225B"/>
    <w:rsid w:val="006B450A"/>
    <w:rsid w:val="006C1CB1"/>
    <w:rsid w:val="006C22D8"/>
    <w:rsid w:val="006C2781"/>
    <w:rsid w:val="006C36C8"/>
    <w:rsid w:val="006D008D"/>
    <w:rsid w:val="006D0B45"/>
    <w:rsid w:val="006E2531"/>
    <w:rsid w:val="006E7915"/>
    <w:rsid w:val="006F0E75"/>
    <w:rsid w:val="006F234B"/>
    <w:rsid w:val="006F5167"/>
    <w:rsid w:val="0070077A"/>
    <w:rsid w:val="00703C5A"/>
    <w:rsid w:val="00706DDD"/>
    <w:rsid w:val="00712EB2"/>
    <w:rsid w:val="007174A0"/>
    <w:rsid w:val="00720ED7"/>
    <w:rsid w:val="00721E0C"/>
    <w:rsid w:val="007223D1"/>
    <w:rsid w:val="00723147"/>
    <w:rsid w:val="00726010"/>
    <w:rsid w:val="00726539"/>
    <w:rsid w:val="00731F1F"/>
    <w:rsid w:val="0073211C"/>
    <w:rsid w:val="007322E9"/>
    <w:rsid w:val="00734CCA"/>
    <w:rsid w:val="00736570"/>
    <w:rsid w:val="00736728"/>
    <w:rsid w:val="00740D76"/>
    <w:rsid w:val="007473C7"/>
    <w:rsid w:val="0075056B"/>
    <w:rsid w:val="00755448"/>
    <w:rsid w:val="007565F1"/>
    <w:rsid w:val="00756D95"/>
    <w:rsid w:val="00760E53"/>
    <w:rsid w:val="007618DB"/>
    <w:rsid w:val="00761D5C"/>
    <w:rsid w:val="00762761"/>
    <w:rsid w:val="007643AE"/>
    <w:rsid w:val="007661B6"/>
    <w:rsid w:val="007713B1"/>
    <w:rsid w:val="00772BF6"/>
    <w:rsid w:val="00772DAC"/>
    <w:rsid w:val="00773448"/>
    <w:rsid w:val="00775DCD"/>
    <w:rsid w:val="00781799"/>
    <w:rsid w:val="0078203C"/>
    <w:rsid w:val="00783A19"/>
    <w:rsid w:val="00785262"/>
    <w:rsid w:val="00785D24"/>
    <w:rsid w:val="0079026A"/>
    <w:rsid w:val="00790734"/>
    <w:rsid w:val="007917D4"/>
    <w:rsid w:val="007945A5"/>
    <w:rsid w:val="007A2F46"/>
    <w:rsid w:val="007A30CB"/>
    <w:rsid w:val="007A5AF0"/>
    <w:rsid w:val="007A65EF"/>
    <w:rsid w:val="007B0028"/>
    <w:rsid w:val="007B4161"/>
    <w:rsid w:val="007B71D8"/>
    <w:rsid w:val="007C078B"/>
    <w:rsid w:val="007C0CC4"/>
    <w:rsid w:val="007C2B3A"/>
    <w:rsid w:val="007C463D"/>
    <w:rsid w:val="007C5905"/>
    <w:rsid w:val="007C68C8"/>
    <w:rsid w:val="007D1ABB"/>
    <w:rsid w:val="007D428D"/>
    <w:rsid w:val="007D582D"/>
    <w:rsid w:val="007E062B"/>
    <w:rsid w:val="007E0E84"/>
    <w:rsid w:val="007E60FE"/>
    <w:rsid w:val="007E6315"/>
    <w:rsid w:val="007E6588"/>
    <w:rsid w:val="007F08FA"/>
    <w:rsid w:val="007F0B50"/>
    <w:rsid w:val="007F0DE4"/>
    <w:rsid w:val="007F371D"/>
    <w:rsid w:val="007F3823"/>
    <w:rsid w:val="007F4667"/>
    <w:rsid w:val="007F5074"/>
    <w:rsid w:val="007F558D"/>
    <w:rsid w:val="007F62CA"/>
    <w:rsid w:val="007F69BB"/>
    <w:rsid w:val="007F6E4F"/>
    <w:rsid w:val="00801630"/>
    <w:rsid w:val="00805167"/>
    <w:rsid w:val="0080679A"/>
    <w:rsid w:val="008067B8"/>
    <w:rsid w:val="00807BDC"/>
    <w:rsid w:val="0081015F"/>
    <w:rsid w:val="008112DA"/>
    <w:rsid w:val="008124FE"/>
    <w:rsid w:val="00814B71"/>
    <w:rsid w:val="008164B2"/>
    <w:rsid w:val="00821243"/>
    <w:rsid w:val="00823B46"/>
    <w:rsid w:val="00824627"/>
    <w:rsid w:val="00825C38"/>
    <w:rsid w:val="00826BB7"/>
    <w:rsid w:val="0083138B"/>
    <w:rsid w:val="00834ECB"/>
    <w:rsid w:val="008359D0"/>
    <w:rsid w:val="008422CB"/>
    <w:rsid w:val="00842499"/>
    <w:rsid w:val="00842A96"/>
    <w:rsid w:val="00843119"/>
    <w:rsid w:val="00845460"/>
    <w:rsid w:val="00846467"/>
    <w:rsid w:val="00850825"/>
    <w:rsid w:val="00850C56"/>
    <w:rsid w:val="00852C28"/>
    <w:rsid w:val="00852E51"/>
    <w:rsid w:val="00855AC8"/>
    <w:rsid w:val="00860C1A"/>
    <w:rsid w:val="00862011"/>
    <w:rsid w:val="00885202"/>
    <w:rsid w:val="00887952"/>
    <w:rsid w:val="00891327"/>
    <w:rsid w:val="00891B14"/>
    <w:rsid w:val="00891BFB"/>
    <w:rsid w:val="008936DD"/>
    <w:rsid w:val="008956C7"/>
    <w:rsid w:val="0089631D"/>
    <w:rsid w:val="008A3E4C"/>
    <w:rsid w:val="008B1715"/>
    <w:rsid w:val="008B1C1A"/>
    <w:rsid w:val="008B3E80"/>
    <w:rsid w:val="008C04B6"/>
    <w:rsid w:val="008C1C54"/>
    <w:rsid w:val="008C2F07"/>
    <w:rsid w:val="008C418D"/>
    <w:rsid w:val="008C442D"/>
    <w:rsid w:val="008C5BBF"/>
    <w:rsid w:val="008D2162"/>
    <w:rsid w:val="008E14A1"/>
    <w:rsid w:val="008E5E38"/>
    <w:rsid w:val="008F1302"/>
    <w:rsid w:val="008F4125"/>
    <w:rsid w:val="008F43C5"/>
    <w:rsid w:val="008F6AAF"/>
    <w:rsid w:val="008F79FE"/>
    <w:rsid w:val="009004D0"/>
    <w:rsid w:val="00911047"/>
    <w:rsid w:val="00912DAE"/>
    <w:rsid w:val="00912F5F"/>
    <w:rsid w:val="00913CEE"/>
    <w:rsid w:val="00917549"/>
    <w:rsid w:val="009177E8"/>
    <w:rsid w:val="00924DAD"/>
    <w:rsid w:val="00927DF0"/>
    <w:rsid w:val="009306DD"/>
    <w:rsid w:val="009311DC"/>
    <w:rsid w:val="00933347"/>
    <w:rsid w:val="009418DF"/>
    <w:rsid w:val="009418EE"/>
    <w:rsid w:val="009448D9"/>
    <w:rsid w:val="00944982"/>
    <w:rsid w:val="009574FF"/>
    <w:rsid w:val="0096080E"/>
    <w:rsid w:val="0096120B"/>
    <w:rsid w:val="00967815"/>
    <w:rsid w:val="00967D0B"/>
    <w:rsid w:val="0097104D"/>
    <w:rsid w:val="00971ED6"/>
    <w:rsid w:val="00974AE2"/>
    <w:rsid w:val="009757DC"/>
    <w:rsid w:val="00975B71"/>
    <w:rsid w:val="009760C1"/>
    <w:rsid w:val="009811EB"/>
    <w:rsid w:val="00981FB4"/>
    <w:rsid w:val="00984827"/>
    <w:rsid w:val="00984D56"/>
    <w:rsid w:val="00985123"/>
    <w:rsid w:val="00985676"/>
    <w:rsid w:val="00985B02"/>
    <w:rsid w:val="009863B1"/>
    <w:rsid w:val="00986786"/>
    <w:rsid w:val="009875BB"/>
    <w:rsid w:val="0099029A"/>
    <w:rsid w:val="00995516"/>
    <w:rsid w:val="009A61B9"/>
    <w:rsid w:val="009A6B8A"/>
    <w:rsid w:val="009B2A1F"/>
    <w:rsid w:val="009B2D02"/>
    <w:rsid w:val="009B655E"/>
    <w:rsid w:val="009B6694"/>
    <w:rsid w:val="009B7305"/>
    <w:rsid w:val="009C0472"/>
    <w:rsid w:val="009C2744"/>
    <w:rsid w:val="009C2A2C"/>
    <w:rsid w:val="009C2B75"/>
    <w:rsid w:val="009C5763"/>
    <w:rsid w:val="009C74BD"/>
    <w:rsid w:val="009D3276"/>
    <w:rsid w:val="009D32F4"/>
    <w:rsid w:val="009D3F34"/>
    <w:rsid w:val="009E1596"/>
    <w:rsid w:val="009E3F67"/>
    <w:rsid w:val="009E632E"/>
    <w:rsid w:val="009F1DBF"/>
    <w:rsid w:val="009F2E32"/>
    <w:rsid w:val="009F412D"/>
    <w:rsid w:val="009F5E5A"/>
    <w:rsid w:val="009F68FA"/>
    <w:rsid w:val="00A01213"/>
    <w:rsid w:val="00A041DC"/>
    <w:rsid w:val="00A061F2"/>
    <w:rsid w:val="00A07C3E"/>
    <w:rsid w:val="00A07E20"/>
    <w:rsid w:val="00A11F15"/>
    <w:rsid w:val="00A126C0"/>
    <w:rsid w:val="00A14D0F"/>
    <w:rsid w:val="00A1532F"/>
    <w:rsid w:val="00A1748E"/>
    <w:rsid w:val="00A209FF"/>
    <w:rsid w:val="00A21163"/>
    <w:rsid w:val="00A24E44"/>
    <w:rsid w:val="00A309E2"/>
    <w:rsid w:val="00A34A76"/>
    <w:rsid w:val="00A35C75"/>
    <w:rsid w:val="00A42A27"/>
    <w:rsid w:val="00A4388C"/>
    <w:rsid w:val="00A44192"/>
    <w:rsid w:val="00A446E5"/>
    <w:rsid w:val="00A46890"/>
    <w:rsid w:val="00A5068B"/>
    <w:rsid w:val="00A50BB5"/>
    <w:rsid w:val="00A60BA2"/>
    <w:rsid w:val="00A62A1E"/>
    <w:rsid w:val="00A63D7E"/>
    <w:rsid w:val="00A63EF5"/>
    <w:rsid w:val="00A64879"/>
    <w:rsid w:val="00A665BD"/>
    <w:rsid w:val="00A67EEC"/>
    <w:rsid w:val="00A71DC2"/>
    <w:rsid w:val="00A75E22"/>
    <w:rsid w:val="00A812BB"/>
    <w:rsid w:val="00A86296"/>
    <w:rsid w:val="00A90D84"/>
    <w:rsid w:val="00A90FA1"/>
    <w:rsid w:val="00A93695"/>
    <w:rsid w:val="00A93BD4"/>
    <w:rsid w:val="00A95983"/>
    <w:rsid w:val="00A973DE"/>
    <w:rsid w:val="00AA1F63"/>
    <w:rsid w:val="00AA34D0"/>
    <w:rsid w:val="00AA4D5D"/>
    <w:rsid w:val="00AA756F"/>
    <w:rsid w:val="00AB0872"/>
    <w:rsid w:val="00AB2769"/>
    <w:rsid w:val="00AB34CA"/>
    <w:rsid w:val="00AB396B"/>
    <w:rsid w:val="00AB62F0"/>
    <w:rsid w:val="00AC1EA2"/>
    <w:rsid w:val="00AC377B"/>
    <w:rsid w:val="00AC3C36"/>
    <w:rsid w:val="00AC3C43"/>
    <w:rsid w:val="00AC4B6A"/>
    <w:rsid w:val="00AC5371"/>
    <w:rsid w:val="00AC596E"/>
    <w:rsid w:val="00AC66ED"/>
    <w:rsid w:val="00AD3B3E"/>
    <w:rsid w:val="00AD6B0D"/>
    <w:rsid w:val="00AD7F53"/>
    <w:rsid w:val="00AE14BB"/>
    <w:rsid w:val="00AF1BF8"/>
    <w:rsid w:val="00AF31D3"/>
    <w:rsid w:val="00AF6ABA"/>
    <w:rsid w:val="00AF7F32"/>
    <w:rsid w:val="00B05046"/>
    <w:rsid w:val="00B114C7"/>
    <w:rsid w:val="00B1173B"/>
    <w:rsid w:val="00B12E42"/>
    <w:rsid w:val="00B13337"/>
    <w:rsid w:val="00B13E16"/>
    <w:rsid w:val="00B1665A"/>
    <w:rsid w:val="00B2064F"/>
    <w:rsid w:val="00B2087D"/>
    <w:rsid w:val="00B2111C"/>
    <w:rsid w:val="00B23565"/>
    <w:rsid w:val="00B23A89"/>
    <w:rsid w:val="00B24130"/>
    <w:rsid w:val="00B25DD5"/>
    <w:rsid w:val="00B30B44"/>
    <w:rsid w:val="00B405E2"/>
    <w:rsid w:val="00B4199C"/>
    <w:rsid w:val="00B4354B"/>
    <w:rsid w:val="00B45AB7"/>
    <w:rsid w:val="00B4772E"/>
    <w:rsid w:val="00B47BC6"/>
    <w:rsid w:val="00B50168"/>
    <w:rsid w:val="00B51081"/>
    <w:rsid w:val="00B602B8"/>
    <w:rsid w:val="00B64617"/>
    <w:rsid w:val="00B66511"/>
    <w:rsid w:val="00B6662F"/>
    <w:rsid w:val="00B66A1A"/>
    <w:rsid w:val="00B66F11"/>
    <w:rsid w:val="00B738D1"/>
    <w:rsid w:val="00B75AF9"/>
    <w:rsid w:val="00B76BC5"/>
    <w:rsid w:val="00B77701"/>
    <w:rsid w:val="00B77E5B"/>
    <w:rsid w:val="00B81A43"/>
    <w:rsid w:val="00B830E3"/>
    <w:rsid w:val="00B830F0"/>
    <w:rsid w:val="00B838AE"/>
    <w:rsid w:val="00B85776"/>
    <w:rsid w:val="00B910B3"/>
    <w:rsid w:val="00B91E0D"/>
    <w:rsid w:val="00B925BF"/>
    <w:rsid w:val="00B9310D"/>
    <w:rsid w:val="00B934B0"/>
    <w:rsid w:val="00BA1426"/>
    <w:rsid w:val="00BA271B"/>
    <w:rsid w:val="00BA517D"/>
    <w:rsid w:val="00BA5387"/>
    <w:rsid w:val="00BA6ADD"/>
    <w:rsid w:val="00BA7C5D"/>
    <w:rsid w:val="00BB3B5E"/>
    <w:rsid w:val="00BB43D9"/>
    <w:rsid w:val="00BC076C"/>
    <w:rsid w:val="00BC278A"/>
    <w:rsid w:val="00BC32AE"/>
    <w:rsid w:val="00BC4A35"/>
    <w:rsid w:val="00BC67DF"/>
    <w:rsid w:val="00BC6B50"/>
    <w:rsid w:val="00BC709D"/>
    <w:rsid w:val="00BD34A2"/>
    <w:rsid w:val="00BD4D72"/>
    <w:rsid w:val="00BD5AA2"/>
    <w:rsid w:val="00BD5B6A"/>
    <w:rsid w:val="00BD6899"/>
    <w:rsid w:val="00BD7F15"/>
    <w:rsid w:val="00BE4447"/>
    <w:rsid w:val="00BE52D9"/>
    <w:rsid w:val="00BE5C06"/>
    <w:rsid w:val="00BE61E0"/>
    <w:rsid w:val="00BE673E"/>
    <w:rsid w:val="00BF15D6"/>
    <w:rsid w:val="00BF2553"/>
    <w:rsid w:val="00BF3591"/>
    <w:rsid w:val="00BF4C5D"/>
    <w:rsid w:val="00BF7D9D"/>
    <w:rsid w:val="00C007C8"/>
    <w:rsid w:val="00C03C81"/>
    <w:rsid w:val="00C050EA"/>
    <w:rsid w:val="00C059AF"/>
    <w:rsid w:val="00C10A7A"/>
    <w:rsid w:val="00C167BD"/>
    <w:rsid w:val="00C16A2D"/>
    <w:rsid w:val="00C21A7A"/>
    <w:rsid w:val="00C21F73"/>
    <w:rsid w:val="00C230A2"/>
    <w:rsid w:val="00C26048"/>
    <w:rsid w:val="00C26956"/>
    <w:rsid w:val="00C30E1A"/>
    <w:rsid w:val="00C3304F"/>
    <w:rsid w:val="00C33CBF"/>
    <w:rsid w:val="00C34008"/>
    <w:rsid w:val="00C3554C"/>
    <w:rsid w:val="00C35A4C"/>
    <w:rsid w:val="00C40D43"/>
    <w:rsid w:val="00C47111"/>
    <w:rsid w:val="00C477CF"/>
    <w:rsid w:val="00C477F1"/>
    <w:rsid w:val="00C47FBF"/>
    <w:rsid w:val="00C50AE1"/>
    <w:rsid w:val="00C5109E"/>
    <w:rsid w:val="00C51701"/>
    <w:rsid w:val="00C53D56"/>
    <w:rsid w:val="00C54ADF"/>
    <w:rsid w:val="00C568AA"/>
    <w:rsid w:val="00C61C9D"/>
    <w:rsid w:val="00C61F20"/>
    <w:rsid w:val="00C62C6D"/>
    <w:rsid w:val="00C62D1A"/>
    <w:rsid w:val="00C63201"/>
    <w:rsid w:val="00C63664"/>
    <w:rsid w:val="00C6369A"/>
    <w:rsid w:val="00C6653F"/>
    <w:rsid w:val="00C667E9"/>
    <w:rsid w:val="00C66901"/>
    <w:rsid w:val="00C70049"/>
    <w:rsid w:val="00C706D0"/>
    <w:rsid w:val="00C74E33"/>
    <w:rsid w:val="00C76AB6"/>
    <w:rsid w:val="00C80D08"/>
    <w:rsid w:val="00C84E58"/>
    <w:rsid w:val="00C8510F"/>
    <w:rsid w:val="00C85B2A"/>
    <w:rsid w:val="00C86ED7"/>
    <w:rsid w:val="00C87C34"/>
    <w:rsid w:val="00C90AFD"/>
    <w:rsid w:val="00C9217E"/>
    <w:rsid w:val="00C921FD"/>
    <w:rsid w:val="00C9770C"/>
    <w:rsid w:val="00C97AB7"/>
    <w:rsid w:val="00CA01A6"/>
    <w:rsid w:val="00CA1A1E"/>
    <w:rsid w:val="00CA26C4"/>
    <w:rsid w:val="00CA5502"/>
    <w:rsid w:val="00CA62E2"/>
    <w:rsid w:val="00CB0EF7"/>
    <w:rsid w:val="00CB78BD"/>
    <w:rsid w:val="00CB7910"/>
    <w:rsid w:val="00CC00A2"/>
    <w:rsid w:val="00CC0C82"/>
    <w:rsid w:val="00CC2312"/>
    <w:rsid w:val="00CC348B"/>
    <w:rsid w:val="00CC375C"/>
    <w:rsid w:val="00CC5DBE"/>
    <w:rsid w:val="00CD1952"/>
    <w:rsid w:val="00CD24CE"/>
    <w:rsid w:val="00CD2672"/>
    <w:rsid w:val="00CD397A"/>
    <w:rsid w:val="00CD5B9B"/>
    <w:rsid w:val="00CE09C5"/>
    <w:rsid w:val="00CE40C8"/>
    <w:rsid w:val="00CE4416"/>
    <w:rsid w:val="00CE6339"/>
    <w:rsid w:val="00CE672D"/>
    <w:rsid w:val="00CE687C"/>
    <w:rsid w:val="00CF1225"/>
    <w:rsid w:val="00CF1895"/>
    <w:rsid w:val="00CF3252"/>
    <w:rsid w:val="00D00460"/>
    <w:rsid w:val="00D00DAE"/>
    <w:rsid w:val="00D00E1D"/>
    <w:rsid w:val="00D10035"/>
    <w:rsid w:val="00D112BA"/>
    <w:rsid w:val="00D117E5"/>
    <w:rsid w:val="00D11F4C"/>
    <w:rsid w:val="00D13566"/>
    <w:rsid w:val="00D13861"/>
    <w:rsid w:val="00D173D4"/>
    <w:rsid w:val="00D17431"/>
    <w:rsid w:val="00D21CDF"/>
    <w:rsid w:val="00D2402E"/>
    <w:rsid w:val="00D254CB"/>
    <w:rsid w:val="00D273B6"/>
    <w:rsid w:val="00D3050C"/>
    <w:rsid w:val="00D30B96"/>
    <w:rsid w:val="00D3218A"/>
    <w:rsid w:val="00D35926"/>
    <w:rsid w:val="00D35B33"/>
    <w:rsid w:val="00D35DBB"/>
    <w:rsid w:val="00D36FAA"/>
    <w:rsid w:val="00D374DD"/>
    <w:rsid w:val="00D403E6"/>
    <w:rsid w:val="00D41EA4"/>
    <w:rsid w:val="00D4534E"/>
    <w:rsid w:val="00D462DE"/>
    <w:rsid w:val="00D46889"/>
    <w:rsid w:val="00D47336"/>
    <w:rsid w:val="00D51767"/>
    <w:rsid w:val="00D5240A"/>
    <w:rsid w:val="00D537ED"/>
    <w:rsid w:val="00D56460"/>
    <w:rsid w:val="00D572AE"/>
    <w:rsid w:val="00D601C9"/>
    <w:rsid w:val="00D61E2D"/>
    <w:rsid w:val="00D63FB4"/>
    <w:rsid w:val="00D6482F"/>
    <w:rsid w:val="00D67141"/>
    <w:rsid w:val="00D747AD"/>
    <w:rsid w:val="00D80E07"/>
    <w:rsid w:val="00D81D61"/>
    <w:rsid w:val="00D83E07"/>
    <w:rsid w:val="00D84E5B"/>
    <w:rsid w:val="00D901B3"/>
    <w:rsid w:val="00D91977"/>
    <w:rsid w:val="00D91D52"/>
    <w:rsid w:val="00D945ED"/>
    <w:rsid w:val="00D95D1E"/>
    <w:rsid w:val="00DA1747"/>
    <w:rsid w:val="00DA18F2"/>
    <w:rsid w:val="00DA7721"/>
    <w:rsid w:val="00DB1701"/>
    <w:rsid w:val="00DB6C22"/>
    <w:rsid w:val="00DC00DE"/>
    <w:rsid w:val="00DC2D35"/>
    <w:rsid w:val="00DC3A8A"/>
    <w:rsid w:val="00DC7B7F"/>
    <w:rsid w:val="00DD1023"/>
    <w:rsid w:val="00DD1D26"/>
    <w:rsid w:val="00DD2A53"/>
    <w:rsid w:val="00DD2E0C"/>
    <w:rsid w:val="00DD4231"/>
    <w:rsid w:val="00DD5E60"/>
    <w:rsid w:val="00DD651D"/>
    <w:rsid w:val="00DE2B73"/>
    <w:rsid w:val="00DE4193"/>
    <w:rsid w:val="00DE6C46"/>
    <w:rsid w:val="00DE740A"/>
    <w:rsid w:val="00DF0330"/>
    <w:rsid w:val="00DF1FEF"/>
    <w:rsid w:val="00DF20EE"/>
    <w:rsid w:val="00DF2C69"/>
    <w:rsid w:val="00DF3D11"/>
    <w:rsid w:val="00E01471"/>
    <w:rsid w:val="00E0269D"/>
    <w:rsid w:val="00E05768"/>
    <w:rsid w:val="00E06727"/>
    <w:rsid w:val="00E10488"/>
    <w:rsid w:val="00E11460"/>
    <w:rsid w:val="00E12B42"/>
    <w:rsid w:val="00E210BD"/>
    <w:rsid w:val="00E2302C"/>
    <w:rsid w:val="00E23CE2"/>
    <w:rsid w:val="00E279E2"/>
    <w:rsid w:val="00E27C07"/>
    <w:rsid w:val="00E40894"/>
    <w:rsid w:val="00E41128"/>
    <w:rsid w:val="00E415E4"/>
    <w:rsid w:val="00E417FB"/>
    <w:rsid w:val="00E45D80"/>
    <w:rsid w:val="00E46605"/>
    <w:rsid w:val="00E47103"/>
    <w:rsid w:val="00E516AF"/>
    <w:rsid w:val="00E51FD1"/>
    <w:rsid w:val="00E52159"/>
    <w:rsid w:val="00E550F9"/>
    <w:rsid w:val="00E55CC3"/>
    <w:rsid w:val="00E56E40"/>
    <w:rsid w:val="00E6492B"/>
    <w:rsid w:val="00E65104"/>
    <w:rsid w:val="00E70745"/>
    <w:rsid w:val="00E716B3"/>
    <w:rsid w:val="00E7213A"/>
    <w:rsid w:val="00E730B6"/>
    <w:rsid w:val="00E735FB"/>
    <w:rsid w:val="00E749D2"/>
    <w:rsid w:val="00E75BC9"/>
    <w:rsid w:val="00E76E7E"/>
    <w:rsid w:val="00E772EF"/>
    <w:rsid w:val="00E772FD"/>
    <w:rsid w:val="00E80DA4"/>
    <w:rsid w:val="00E820BC"/>
    <w:rsid w:val="00E82645"/>
    <w:rsid w:val="00E829A2"/>
    <w:rsid w:val="00E85360"/>
    <w:rsid w:val="00E90A62"/>
    <w:rsid w:val="00E91AE1"/>
    <w:rsid w:val="00E92990"/>
    <w:rsid w:val="00E97276"/>
    <w:rsid w:val="00E97A5F"/>
    <w:rsid w:val="00EA1E0D"/>
    <w:rsid w:val="00EA248D"/>
    <w:rsid w:val="00EA6099"/>
    <w:rsid w:val="00EB06E4"/>
    <w:rsid w:val="00EB1514"/>
    <w:rsid w:val="00EB5081"/>
    <w:rsid w:val="00EB6882"/>
    <w:rsid w:val="00EB6ACF"/>
    <w:rsid w:val="00EB7073"/>
    <w:rsid w:val="00EC0F33"/>
    <w:rsid w:val="00EC7140"/>
    <w:rsid w:val="00ED13A9"/>
    <w:rsid w:val="00ED4474"/>
    <w:rsid w:val="00ED6678"/>
    <w:rsid w:val="00EE3A1A"/>
    <w:rsid w:val="00EF3001"/>
    <w:rsid w:val="00EF5DD4"/>
    <w:rsid w:val="00F001B5"/>
    <w:rsid w:val="00F0474D"/>
    <w:rsid w:val="00F0732C"/>
    <w:rsid w:val="00F13970"/>
    <w:rsid w:val="00F15B51"/>
    <w:rsid w:val="00F15EFC"/>
    <w:rsid w:val="00F16BBF"/>
    <w:rsid w:val="00F22E22"/>
    <w:rsid w:val="00F234C6"/>
    <w:rsid w:val="00F24554"/>
    <w:rsid w:val="00F24885"/>
    <w:rsid w:val="00F24FAC"/>
    <w:rsid w:val="00F306C7"/>
    <w:rsid w:val="00F342E9"/>
    <w:rsid w:val="00F368C6"/>
    <w:rsid w:val="00F426D5"/>
    <w:rsid w:val="00F46D76"/>
    <w:rsid w:val="00F47BE9"/>
    <w:rsid w:val="00F529EF"/>
    <w:rsid w:val="00F52A25"/>
    <w:rsid w:val="00F60517"/>
    <w:rsid w:val="00F60DA5"/>
    <w:rsid w:val="00F71DE8"/>
    <w:rsid w:val="00F7226B"/>
    <w:rsid w:val="00F7283A"/>
    <w:rsid w:val="00F749DD"/>
    <w:rsid w:val="00F75C9A"/>
    <w:rsid w:val="00F812A1"/>
    <w:rsid w:val="00F83AA8"/>
    <w:rsid w:val="00F86CED"/>
    <w:rsid w:val="00F90571"/>
    <w:rsid w:val="00F934D3"/>
    <w:rsid w:val="00F93C8F"/>
    <w:rsid w:val="00FA1AE3"/>
    <w:rsid w:val="00FA471C"/>
    <w:rsid w:val="00FA4A1A"/>
    <w:rsid w:val="00FA547F"/>
    <w:rsid w:val="00FA5956"/>
    <w:rsid w:val="00FA6ED8"/>
    <w:rsid w:val="00FA6F7D"/>
    <w:rsid w:val="00FB0508"/>
    <w:rsid w:val="00FB7B63"/>
    <w:rsid w:val="00FC5CD9"/>
    <w:rsid w:val="00FC7069"/>
    <w:rsid w:val="00FD4ECE"/>
    <w:rsid w:val="00FE2E58"/>
    <w:rsid w:val="00FE5018"/>
    <w:rsid w:val="00FE66B9"/>
    <w:rsid w:val="00FE6F6D"/>
    <w:rsid w:val="00FE7B44"/>
    <w:rsid w:val="00FF0316"/>
    <w:rsid w:val="00FF45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3303E"/>
  <w15:docId w15:val="{F4F5A8F2-AC13-4219-AB0A-84EC6D03E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table" w:styleId="LightShading-Accent5">
    <w:name w:val="Light Shading Accent 5"/>
    <w:basedOn w:val="TableNormal"/>
    <w:uiPriority w:val="60"/>
    <w:rsid w:val="00C35A4C"/>
    <w:rPr>
      <w:rFonts w:asciiTheme="minorHAnsi" w:eastAsiaTheme="minorHAnsi" w:hAnsiTheme="minorHAnsi" w:cstheme="minorBidi"/>
      <w:color w:val="2E74B5" w:themeColor="accent5" w:themeShade="BF"/>
      <w:sz w:val="22"/>
      <w:szCs w:val="22"/>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paragraph" w:customStyle="1" w:styleId="pf0">
    <w:name w:val="pf0"/>
    <w:basedOn w:val="Normal"/>
    <w:rsid w:val="00131759"/>
    <w:pPr>
      <w:suppressAutoHyphens w:val="0"/>
      <w:spacing w:before="100" w:beforeAutospacing="1" w:after="100" w:afterAutospacing="1"/>
    </w:pPr>
    <w:rPr>
      <w:lang w:eastAsia="en-US"/>
    </w:rPr>
  </w:style>
  <w:style w:type="character" w:customStyle="1" w:styleId="cf01">
    <w:name w:val="cf01"/>
    <w:basedOn w:val="DefaultParagraphFont"/>
    <w:rsid w:val="0013175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969312">
      <w:bodyDiv w:val="1"/>
      <w:marLeft w:val="0"/>
      <w:marRight w:val="0"/>
      <w:marTop w:val="0"/>
      <w:marBottom w:val="0"/>
      <w:divBdr>
        <w:top w:val="none" w:sz="0" w:space="0" w:color="auto"/>
        <w:left w:val="none" w:sz="0" w:space="0" w:color="auto"/>
        <w:bottom w:val="none" w:sz="0" w:space="0" w:color="auto"/>
        <w:right w:val="none" w:sz="0" w:space="0" w:color="auto"/>
      </w:divBdr>
    </w:div>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169396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5017257">
      <w:bodyDiv w:val="1"/>
      <w:marLeft w:val="0"/>
      <w:marRight w:val="0"/>
      <w:marTop w:val="0"/>
      <w:marBottom w:val="0"/>
      <w:divBdr>
        <w:top w:val="none" w:sz="0" w:space="0" w:color="auto"/>
        <w:left w:val="none" w:sz="0" w:space="0" w:color="auto"/>
        <w:bottom w:val="none" w:sz="0" w:space="0" w:color="auto"/>
        <w:right w:val="none" w:sz="0" w:space="0" w:color="auto"/>
      </w:divBdr>
    </w:div>
    <w:div w:id="258493368">
      <w:bodyDiv w:val="1"/>
      <w:marLeft w:val="0"/>
      <w:marRight w:val="0"/>
      <w:marTop w:val="0"/>
      <w:marBottom w:val="0"/>
      <w:divBdr>
        <w:top w:val="none" w:sz="0" w:space="0" w:color="auto"/>
        <w:left w:val="none" w:sz="0" w:space="0" w:color="auto"/>
        <w:bottom w:val="none" w:sz="0" w:space="0" w:color="auto"/>
        <w:right w:val="none" w:sz="0" w:space="0" w:color="auto"/>
      </w:divBdr>
    </w:div>
    <w:div w:id="264730123">
      <w:bodyDiv w:val="1"/>
      <w:marLeft w:val="0"/>
      <w:marRight w:val="0"/>
      <w:marTop w:val="0"/>
      <w:marBottom w:val="0"/>
      <w:divBdr>
        <w:top w:val="none" w:sz="0" w:space="0" w:color="auto"/>
        <w:left w:val="none" w:sz="0" w:space="0" w:color="auto"/>
        <w:bottom w:val="none" w:sz="0" w:space="0" w:color="auto"/>
        <w:right w:val="none" w:sz="0" w:space="0" w:color="auto"/>
      </w:divBdr>
      <w:divsChild>
        <w:div w:id="1836142838">
          <w:marLeft w:val="0"/>
          <w:marRight w:val="0"/>
          <w:marTop w:val="15"/>
          <w:marBottom w:val="0"/>
          <w:divBdr>
            <w:top w:val="single" w:sz="48" w:space="0" w:color="auto"/>
            <w:left w:val="single" w:sz="48" w:space="0" w:color="auto"/>
            <w:bottom w:val="single" w:sz="48" w:space="0" w:color="auto"/>
            <w:right w:val="single" w:sz="48" w:space="0" w:color="auto"/>
          </w:divBdr>
          <w:divsChild>
            <w:div w:id="159254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856504309">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55030146">
      <w:bodyDiv w:val="1"/>
      <w:marLeft w:val="0"/>
      <w:marRight w:val="0"/>
      <w:marTop w:val="0"/>
      <w:marBottom w:val="0"/>
      <w:divBdr>
        <w:top w:val="none" w:sz="0" w:space="0" w:color="auto"/>
        <w:left w:val="none" w:sz="0" w:space="0" w:color="auto"/>
        <w:bottom w:val="none" w:sz="0" w:space="0" w:color="auto"/>
        <w:right w:val="none" w:sz="0" w:space="0" w:color="auto"/>
      </w:divBdr>
    </w:div>
    <w:div w:id="1162307623">
      <w:bodyDiv w:val="1"/>
      <w:marLeft w:val="0"/>
      <w:marRight w:val="0"/>
      <w:marTop w:val="0"/>
      <w:marBottom w:val="0"/>
      <w:divBdr>
        <w:top w:val="none" w:sz="0" w:space="0" w:color="auto"/>
        <w:left w:val="none" w:sz="0" w:space="0" w:color="auto"/>
        <w:bottom w:val="none" w:sz="0" w:space="0" w:color="auto"/>
        <w:right w:val="none" w:sz="0" w:space="0" w:color="auto"/>
      </w:divBdr>
    </w:div>
    <w:div w:id="1166897913">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47437439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00355519">
      <w:bodyDiv w:val="1"/>
      <w:marLeft w:val="0"/>
      <w:marRight w:val="0"/>
      <w:marTop w:val="0"/>
      <w:marBottom w:val="0"/>
      <w:divBdr>
        <w:top w:val="none" w:sz="0" w:space="0" w:color="auto"/>
        <w:left w:val="none" w:sz="0" w:space="0" w:color="auto"/>
        <w:bottom w:val="none" w:sz="0" w:space="0" w:color="auto"/>
        <w:right w:val="none" w:sz="0" w:space="0" w:color="auto"/>
      </w:divBdr>
    </w:div>
    <w:div w:id="174098218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25530660">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bps.go.id"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F7BC7E63-35A2-456C-B994-CB55F1D6F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2</TotalTime>
  <Pages>11</Pages>
  <Words>9705</Words>
  <Characters>55325</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490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Reviewer</cp:lastModifiedBy>
  <cp:revision>112</cp:revision>
  <cp:lastPrinted>2018-06-30T04:36:00Z</cp:lastPrinted>
  <dcterms:created xsi:type="dcterms:W3CDTF">2024-01-30T16:38:00Z</dcterms:created>
  <dcterms:modified xsi:type="dcterms:W3CDTF">2024-05-1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